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2547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2752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F6A14">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A14">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A14">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A14">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F6A14">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310286"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045487" w:history="1">
        <w:r w:rsidR="00310286" w:rsidRPr="00951842">
          <w:rPr>
            <w:rStyle w:val="af0"/>
            <w:rFonts w:hint="eastAsia"/>
            <w:noProof/>
          </w:rPr>
          <w:t>图</w:t>
        </w:r>
        <w:r w:rsidR="00310286" w:rsidRPr="00951842">
          <w:rPr>
            <w:rStyle w:val="af0"/>
            <w:noProof/>
          </w:rPr>
          <w:t xml:space="preserve"> 1.1 </w:t>
        </w:r>
        <w:r w:rsidR="00310286" w:rsidRPr="00951842">
          <w:rPr>
            <w:rStyle w:val="af0"/>
            <w:rFonts w:hint="eastAsia"/>
            <w:noProof/>
          </w:rPr>
          <w:t>自然界中的集体行为。图中场景依次是细菌菌落、蚂蚁群、鱼群、鸟群、斑马群、人群、车流。</w:t>
        </w:r>
        <w:r w:rsidR="00310286">
          <w:rPr>
            <w:noProof/>
            <w:webHidden/>
          </w:rPr>
          <w:tab/>
        </w:r>
        <w:r w:rsidR="00310286">
          <w:rPr>
            <w:noProof/>
            <w:webHidden/>
          </w:rPr>
          <w:fldChar w:fldCharType="begin"/>
        </w:r>
        <w:r w:rsidR="00310286">
          <w:rPr>
            <w:noProof/>
            <w:webHidden/>
          </w:rPr>
          <w:instrText xml:space="preserve"> PAGEREF _Toc507045487 \h </w:instrText>
        </w:r>
        <w:r w:rsidR="00310286">
          <w:rPr>
            <w:noProof/>
            <w:webHidden/>
          </w:rPr>
        </w:r>
        <w:r w:rsidR="00310286">
          <w:rPr>
            <w:noProof/>
            <w:webHidden/>
          </w:rPr>
          <w:fldChar w:fldCharType="separate"/>
        </w:r>
        <w:r w:rsidR="00310286">
          <w:rPr>
            <w:noProof/>
            <w:webHidden/>
          </w:rPr>
          <w:t>1</w:t>
        </w:r>
        <w:r w:rsidR="00310286">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0" w:anchor="_Toc507045488" w:history="1">
        <w:r w:rsidRPr="00951842">
          <w:rPr>
            <w:rStyle w:val="af0"/>
            <w:rFonts w:hint="eastAsia"/>
            <w:noProof/>
          </w:rPr>
          <w:t>图</w:t>
        </w:r>
        <w:r w:rsidRPr="00951842">
          <w:rPr>
            <w:rStyle w:val="af0"/>
            <w:noProof/>
          </w:rPr>
          <w:t xml:space="preserve"> 2.1</w:t>
        </w:r>
        <w:r w:rsidRPr="00951842">
          <w:rPr>
            <w:rStyle w:val="af0"/>
            <w:rFonts w:hint="eastAsia"/>
            <w:noProof/>
          </w:rPr>
          <w:t>建模软件和三维扫描仪图。左图为</w:t>
        </w:r>
        <w:r w:rsidRPr="00951842">
          <w:rPr>
            <w:rStyle w:val="af0"/>
            <w:noProof/>
          </w:rPr>
          <w:t>Maya</w:t>
        </w:r>
        <w:r w:rsidRPr="00951842">
          <w:rPr>
            <w:rStyle w:val="af0"/>
            <w:rFonts w:hint="eastAsia"/>
            <w:noProof/>
          </w:rPr>
          <w:t>建模软件，右图为文献</w:t>
        </w:r>
        <w:r w:rsidRPr="00951842">
          <w:rPr>
            <w:rStyle w:val="af0"/>
            <w:noProof/>
          </w:rPr>
          <w:t>[2]</w:t>
        </w:r>
        <w:r w:rsidRPr="00951842">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7045488 \h </w:instrText>
        </w:r>
        <w:r>
          <w:rPr>
            <w:noProof/>
            <w:webHidden/>
          </w:rPr>
        </w:r>
        <w:r>
          <w:rPr>
            <w:noProof/>
            <w:webHidden/>
          </w:rPr>
          <w:fldChar w:fldCharType="separate"/>
        </w:r>
        <w:r>
          <w:rPr>
            <w:noProof/>
            <w:webHidden/>
          </w:rPr>
          <w:t>3</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1" w:anchor="_Toc507045489" w:history="1">
        <w:r w:rsidRPr="00951842">
          <w:rPr>
            <w:rStyle w:val="af0"/>
            <w:rFonts w:hint="eastAsia"/>
            <w:noProof/>
          </w:rPr>
          <w:t>图</w:t>
        </w:r>
        <w:r w:rsidRPr="00951842">
          <w:rPr>
            <w:rStyle w:val="af0"/>
            <w:noProof/>
          </w:rPr>
          <w:t xml:space="preserve"> 2.2</w:t>
        </w:r>
        <w:r w:rsidRPr="00951842">
          <w:rPr>
            <w:rStyle w:val="af0"/>
            <w:rFonts w:hint="eastAsia"/>
            <w:noProof/>
          </w:rPr>
          <w:t>基于图像的建模方法图。左图为文献</w:t>
        </w:r>
        <w:r w:rsidRPr="00951842">
          <w:rPr>
            <w:rStyle w:val="af0"/>
            <w:noProof/>
          </w:rPr>
          <w:t>[1]</w:t>
        </w:r>
        <w:r w:rsidRPr="00951842">
          <w:rPr>
            <w:rStyle w:val="af0"/>
            <w:rFonts w:hint="eastAsia"/>
            <w:noProof/>
          </w:rPr>
          <w:t>基于多视角的建模方法，右图为文献</w:t>
        </w:r>
        <w:r w:rsidRPr="00951842">
          <w:rPr>
            <w:rStyle w:val="af0"/>
            <w:noProof/>
          </w:rPr>
          <w:t>[3]</w:t>
        </w:r>
        <w:r w:rsidRPr="00951842">
          <w:rPr>
            <w:rStyle w:val="af0"/>
            <w:rFonts w:hint="eastAsia"/>
            <w:noProof/>
          </w:rPr>
          <w:t>基于单视角的建模方法。</w:t>
        </w:r>
        <w:r>
          <w:rPr>
            <w:noProof/>
            <w:webHidden/>
          </w:rPr>
          <w:tab/>
        </w:r>
        <w:r>
          <w:rPr>
            <w:noProof/>
            <w:webHidden/>
          </w:rPr>
          <w:fldChar w:fldCharType="begin"/>
        </w:r>
        <w:r>
          <w:rPr>
            <w:noProof/>
            <w:webHidden/>
          </w:rPr>
          <w:instrText xml:space="preserve"> PAGEREF _Toc507045489 \h </w:instrText>
        </w:r>
        <w:r>
          <w:rPr>
            <w:noProof/>
            <w:webHidden/>
          </w:rPr>
        </w:r>
        <w:r>
          <w:rPr>
            <w:noProof/>
            <w:webHidden/>
          </w:rPr>
          <w:fldChar w:fldCharType="separate"/>
        </w:r>
        <w:r>
          <w:rPr>
            <w:noProof/>
            <w:webHidden/>
          </w:rPr>
          <w:t>4</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2" w:anchor="_Toc507045490" w:history="1">
        <w:r w:rsidRPr="00951842">
          <w:rPr>
            <w:rStyle w:val="af0"/>
            <w:rFonts w:hint="eastAsia"/>
            <w:noProof/>
          </w:rPr>
          <w:t>图</w:t>
        </w:r>
        <w:r w:rsidRPr="00951842">
          <w:rPr>
            <w:rStyle w:val="af0"/>
            <w:noProof/>
          </w:rPr>
          <w:t xml:space="preserve"> 2.3</w:t>
        </w:r>
        <w:r w:rsidRPr="00951842">
          <w:rPr>
            <w:rStyle w:val="af0"/>
            <w:rFonts w:hint="eastAsia"/>
            <w:noProof/>
          </w:rPr>
          <w:t>基于草图建模方法图。</w:t>
        </w:r>
        <w:r>
          <w:rPr>
            <w:noProof/>
            <w:webHidden/>
          </w:rPr>
          <w:tab/>
        </w:r>
        <w:r>
          <w:rPr>
            <w:noProof/>
            <w:webHidden/>
          </w:rPr>
          <w:fldChar w:fldCharType="begin"/>
        </w:r>
        <w:r>
          <w:rPr>
            <w:noProof/>
            <w:webHidden/>
          </w:rPr>
          <w:instrText xml:space="preserve"> PAGEREF _Toc507045490 \h </w:instrText>
        </w:r>
        <w:r>
          <w:rPr>
            <w:noProof/>
            <w:webHidden/>
          </w:rPr>
        </w:r>
        <w:r>
          <w:rPr>
            <w:noProof/>
            <w:webHidden/>
          </w:rPr>
          <w:fldChar w:fldCharType="separate"/>
        </w:r>
        <w:r>
          <w:rPr>
            <w:noProof/>
            <w:webHidden/>
          </w:rPr>
          <w:t>6</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3" w:anchor="_Toc507045491" w:history="1">
        <w:r w:rsidRPr="00951842">
          <w:rPr>
            <w:rStyle w:val="af0"/>
            <w:rFonts w:hint="eastAsia"/>
            <w:noProof/>
          </w:rPr>
          <w:t>图</w:t>
        </w:r>
        <w:r w:rsidRPr="00951842">
          <w:rPr>
            <w:rStyle w:val="af0"/>
            <w:noProof/>
          </w:rPr>
          <w:t xml:space="preserve"> 2.4</w:t>
        </w:r>
        <w:r w:rsidRPr="00951842">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7045491 \h </w:instrText>
        </w:r>
        <w:r>
          <w:rPr>
            <w:noProof/>
            <w:webHidden/>
          </w:rPr>
        </w:r>
        <w:r>
          <w:rPr>
            <w:noProof/>
            <w:webHidden/>
          </w:rPr>
          <w:fldChar w:fldCharType="separate"/>
        </w:r>
        <w:r>
          <w:rPr>
            <w:noProof/>
            <w:webHidden/>
          </w:rPr>
          <w:t>7</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4" w:anchor="_Toc507045492" w:history="1">
        <w:r w:rsidRPr="00951842">
          <w:rPr>
            <w:rStyle w:val="af0"/>
            <w:rFonts w:hint="eastAsia"/>
            <w:noProof/>
          </w:rPr>
          <w:t>图</w:t>
        </w:r>
        <w:r w:rsidRPr="00951842">
          <w:rPr>
            <w:rStyle w:val="af0"/>
            <w:noProof/>
          </w:rPr>
          <w:t xml:space="preserve"> 2.5</w:t>
        </w:r>
        <w:r w:rsidRPr="00951842">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7045492 \h </w:instrText>
        </w:r>
        <w:r>
          <w:rPr>
            <w:noProof/>
            <w:webHidden/>
          </w:rPr>
        </w:r>
        <w:r>
          <w:rPr>
            <w:noProof/>
            <w:webHidden/>
          </w:rPr>
          <w:fldChar w:fldCharType="separate"/>
        </w:r>
        <w:r>
          <w:rPr>
            <w:noProof/>
            <w:webHidden/>
          </w:rPr>
          <w:t>10</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5" w:anchor="_Toc507045493" w:history="1">
        <w:r w:rsidRPr="00951842">
          <w:rPr>
            <w:rStyle w:val="af0"/>
            <w:rFonts w:hint="eastAsia"/>
            <w:noProof/>
          </w:rPr>
          <w:t>图</w:t>
        </w:r>
        <w:r w:rsidRPr="00951842">
          <w:rPr>
            <w:rStyle w:val="af0"/>
            <w:noProof/>
          </w:rPr>
          <w:t xml:space="preserve"> 2.6</w:t>
        </w:r>
        <w:r w:rsidRPr="00951842">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7045493 \h </w:instrText>
        </w:r>
        <w:r>
          <w:rPr>
            <w:noProof/>
            <w:webHidden/>
          </w:rPr>
        </w:r>
        <w:r>
          <w:rPr>
            <w:noProof/>
            <w:webHidden/>
          </w:rPr>
          <w:fldChar w:fldCharType="separate"/>
        </w:r>
        <w:r>
          <w:rPr>
            <w:noProof/>
            <w:webHidden/>
          </w:rPr>
          <w:t>11</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6" w:anchor="_Toc507045494" w:history="1">
        <w:r w:rsidRPr="00951842">
          <w:rPr>
            <w:rStyle w:val="af0"/>
            <w:rFonts w:hint="eastAsia"/>
            <w:noProof/>
          </w:rPr>
          <w:t>图</w:t>
        </w:r>
        <w:r w:rsidRPr="00951842">
          <w:rPr>
            <w:rStyle w:val="af0"/>
            <w:noProof/>
          </w:rPr>
          <w:t xml:space="preserve"> 2.7</w:t>
        </w:r>
        <w:r w:rsidRPr="00951842">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7045494 \h </w:instrText>
        </w:r>
        <w:r>
          <w:rPr>
            <w:noProof/>
            <w:webHidden/>
          </w:rPr>
        </w:r>
        <w:r>
          <w:rPr>
            <w:noProof/>
            <w:webHidden/>
          </w:rPr>
          <w:fldChar w:fldCharType="separate"/>
        </w:r>
        <w:r>
          <w:rPr>
            <w:noProof/>
            <w:webHidden/>
          </w:rPr>
          <w:t>13</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7" w:anchor="_Toc507045495" w:history="1">
        <w:r w:rsidRPr="00951842">
          <w:rPr>
            <w:rStyle w:val="af0"/>
            <w:rFonts w:hint="eastAsia"/>
            <w:noProof/>
          </w:rPr>
          <w:t>图</w:t>
        </w:r>
        <w:r w:rsidRPr="00951842">
          <w:rPr>
            <w:rStyle w:val="af0"/>
            <w:noProof/>
          </w:rPr>
          <w:t xml:space="preserve"> 5.1</w:t>
        </w:r>
        <w:r w:rsidRPr="00951842">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7045495 \h </w:instrText>
        </w:r>
        <w:r>
          <w:rPr>
            <w:noProof/>
            <w:webHidden/>
          </w:rPr>
        </w:r>
        <w:r>
          <w:rPr>
            <w:noProof/>
            <w:webHidden/>
          </w:rPr>
          <w:fldChar w:fldCharType="separate"/>
        </w:r>
        <w:r>
          <w:rPr>
            <w:noProof/>
            <w:webHidden/>
          </w:rPr>
          <w:t>19</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8" w:anchor="_Toc507045496" w:history="1">
        <w:r w:rsidRPr="00951842">
          <w:rPr>
            <w:rStyle w:val="af0"/>
            <w:rFonts w:hint="eastAsia"/>
            <w:noProof/>
          </w:rPr>
          <w:t>图</w:t>
        </w:r>
        <w:r w:rsidRPr="00951842">
          <w:rPr>
            <w:rStyle w:val="af0"/>
            <w:noProof/>
          </w:rPr>
          <w:t xml:space="preserve"> 5.2</w:t>
        </w:r>
        <w:r w:rsidRPr="00951842">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7045496 \h </w:instrText>
        </w:r>
        <w:r>
          <w:rPr>
            <w:noProof/>
            <w:webHidden/>
          </w:rPr>
        </w:r>
        <w:r>
          <w:rPr>
            <w:noProof/>
            <w:webHidden/>
          </w:rPr>
          <w:fldChar w:fldCharType="separate"/>
        </w:r>
        <w:r>
          <w:rPr>
            <w:noProof/>
            <w:webHidden/>
          </w:rPr>
          <w:t>20</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29" w:anchor="_Toc507045497" w:history="1">
        <w:r w:rsidRPr="00951842">
          <w:rPr>
            <w:rStyle w:val="af0"/>
            <w:rFonts w:hint="eastAsia"/>
            <w:noProof/>
          </w:rPr>
          <w:t>图</w:t>
        </w:r>
        <w:r w:rsidRPr="00951842">
          <w:rPr>
            <w:rStyle w:val="af0"/>
            <w:noProof/>
          </w:rPr>
          <w:t xml:space="preserve"> 5.3</w:t>
        </w:r>
        <w:r w:rsidRPr="00951842">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951842">
          <w:rPr>
            <w:rStyle w:val="af0"/>
            <w:rFonts w:hint="eastAsia"/>
            <w:noProof/>
          </w:rPr>
          <w:t>通过</w:t>
        </w:r>
        <w:r w:rsidRPr="00951842">
          <w:rPr>
            <w:rStyle w:val="af0"/>
            <w:noProof/>
          </w:rPr>
          <w:t>15</w:t>
        </w:r>
        <w:r w:rsidRPr="00951842">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951842">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951842">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951842">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951842">
          <w:rPr>
            <w:rStyle w:val="af0"/>
            <w:rFonts w:hint="eastAsia"/>
            <w:noProof/>
          </w:rPr>
          <w:t>。</w:t>
        </w:r>
        <w:r>
          <w:rPr>
            <w:noProof/>
            <w:webHidden/>
          </w:rPr>
          <w:tab/>
        </w:r>
        <w:r>
          <w:rPr>
            <w:noProof/>
            <w:webHidden/>
          </w:rPr>
          <w:fldChar w:fldCharType="begin"/>
        </w:r>
        <w:r>
          <w:rPr>
            <w:noProof/>
            <w:webHidden/>
          </w:rPr>
          <w:instrText xml:space="preserve"> PAGEREF _Toc507045497 \h </w:instrText>
        </w:r>
        <w:r>
          <w:rPr>
            <w:noProof/>
            <w:webHidden/>
          </w:rPr>
        </w:r>
        <w:r>
          <w:rPr>
            <w:noProof/>
            <w:webHidden/>
          </w:rPr>
          <w:fldChar w:fldCharType="separate"/>
        </w:r>
        <w:r>
          <w:rPr>
            <w:noProof/>
            <w:webHidden/>
          </w:rPr>
          <w:t>23</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0" w:anchor="_Toc507045498" w:history="1">
        <w:r w:rsidRPr="00951842">
          <w:rPr>
            <w:rStyle w:val="af0"/>
            <w:rFonts w:hint="eastAsia"/>
            <w:noProof/>
          </w:rPr>
          <w:t>图</w:t>
        </w:r>
        <w:r w:rsidRPr="00951842">
          <w:rPr>
            <w:rStyle w:val="af0"/>
            <w:noProof/>
          </w:rPr>
          <w:t xml:space="preserve"> 5.4</w:t>
        </w:r>
        <w:r w:rsidRPr="00951842">
          <w:rPr>
            <w:rStyle w:val="af0"/>
            <w:rFonts w:hint="eastAsia"/>
            <w:noProof/>
          </w:rPr>
          <w:t>网格二次误差度量简化过程半边图。</w:t>
        </w:r>
        <w:r w:rsidRPr="00951842">
          <w:rPr>
            <w:rStyle w:val="af0"/>
            <w:noProof/>
          </w:rPr>
          <w:t>(a)</w:t>
        </w:r>
        <w:r w:rsidRPr="00951842">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951842">
          <w:rPr>
            <w:rStyle w:val="af0"/>
            <w:rFonts w:hint="eastAsia"/>
            <w:noProof/>
          </w:rPr>
          <w:t>。</w:t>
        </w:r>
        <w:r w:rsidRPr="00951842">
          <w:rPr>
            <w:rStyle w:val="af0"/>
            <w:noProof/>
          </w:rPr>
          <w:t>(b)</w:t>
        </w:r>
        <w:r w:rsidRPr="00951842">
          <w:rPr>
            <w:rStyle w:val="af0"/>
            <w:rFonts w:hint="eastAsia"/>
            <w:noProof/>
          </w:rPr>
          <w:t>待简化的边在简化时的独立区域。</w:t>
        </w:r>
        <w:r w:rsidRPr="00951842">
          <w:rPr>
            <w:rStyle w:val="af0"/>
            <w:noProof/>
          </w:rPr>
          <w:t>(c)</w:t>
        </w:r>
        <w:r w:rsidRPr="00951842">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951842">
          <w:rPr>
            <w:rStyle w:val="af0"/>
            <w:rFonts w:hint="eastAsia"/>
            <w:noProof/>
          </w:rPr>
          <w:t>。</w:t>
        </w:r>
        <w:r>
          <w:rPr>
            <w:noProof/>
            <w:webHidden/>
          </w:rPr>
          <w:tab/>
        </w:r>
        <w:r>
          <w:rPr>
            <w:noProof/>
            <w:webHidden/>
          </w:rPr>
          <w:fldChar w:fldCharType="begin"/>
        </w:r>
        <w:r>
          <w:rPr>
            <w:noProof/>
            <w:webHidden/>
          </w:rPr>
          <w:instrText xml:space="preserve"> PAGEREF _Toc507045498 \h </w:instrText>
        </w:r>
        <w:r>
          <w:rPr>
            <w:noProof/>
            <w:webHidden/>
          </w:rPr>
        </w:r>
        <w:r>
          <w:rPr>
            <w:noProof/>
            <w:webHidden/>
          </w:rPr>
          <w:fldChar w:fldCharType="separate"/>
        </w:r>
        <w:r>
          <w:rPr>
            <w:noProof/>
            <w:webHidden/>
          </w:rPr>
          <w:t>24</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1" w:anchor="_Toc507045499" w:history="1">
        <w:r w:rsidRPr="00951842">
          <w:rPr>
            <w:rStyle w:val="af0"/>
            <w:rFonts w:hint="eastAsia"/>
            <w:noProof/>
          </w:rPr>
          <w:t>图</w:t>
        </w:r>
        <w:r w:rsidRPr="00951842">
          <w:rPr>
            <w:rStyle w:val="af0"/>
            <w:noProof/>
          </w:rPr>
          <w:t xml:space="preserve"> 5.5</w:t>
        </w:r>
        <w:r w:rsidRPr="00951842">
          <w:rPr>
            <w:rStyle w:val="af0"/>
            <w:rFonts w:hint="eastAsia"/>
            <w:noProof/>
          </w:rPr>
          <w:t>独立域顶点投影平面并重新网格化图。红色点代表简化后新顶点，以</w:t>
        </w:r>
        <w:r w:rsidRPr="00951842">
          <w:rPr>
            <w:rStyle w:val="af0"/>
            <w:rFonts w:hint="eastAsia"/>
            <w:noProof/>
          </w:rPr>
          <w:lastRenderedPageBreak/>
          <w:t>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7045499 \h </w:instrText>
        </w:r>
        <w:r>
          <w:rPr>
            <w:noProof/>
            <w:webHidden/>
          </w:rPr>
        </w:r>
        <w:r>
          <w:rPr>
            <w:noProof/>
            <w:webHidden/>
          </w:rPr>
          <w:fldChar w:fldCharType="separate"/>
        </w:r>
        <w:r>
          <w:rPr>
            <w:noProof/>
            <w:webHidden/>
          </w:rPr>
          <w:t>28</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2" w:anchor="_Toc507045500" w:history="1">
        <w:r w:rsidRPr="00951842">
          <w:rPr>
            <w:rStyle w:val="af0"/>
            <w:rFonts w:hint="eastAsia"/>
            <w:noProof/>
          </w:rPr>
          <w:t>图</w:t>
        </w:r>
        <w:r w:rsidRPr="00951842">
          <w:rPr>
            <w:rStyle w:val="af0"/>
            <w:noProof/>
          </w:rPr>
          <w:t xml:space="preserve"> 5.6</w:t>
        </w:r>
        <w:r w:rsidRPr="00951842">
          <w:rPr>
            <w:rStyle w:val="af0"/>
            <w:rFonts w:hint="eastAsia"/>
            <w:noProof/>
          </w:rPr>
          <w:t>顶点参数化图。</w:t>
        </w:r>
        <m:oMath>
          <m:r>
            <w:rPr>
              <w:rStyle w:val="af0"/>
              <w:rFonts w:ascii="Cambria Math" w:hAnsi="Cambria Math"/>
              <w:noProof/>
            </w:rPr>
            <m:t>l</m:t>
          </m:r>
        </m:oMath>
        <w:r w:rsidRPr="00951842">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951842">
          <w:rPr>
            <w:rStyle w:val="af0"/>
            <w:rFonts w:hint="eastAsia"/>
            <w:noProof/>
          </w:rPr>
          <w:t>层网格简化，图中蓝色顶点是</w:t>
        </w:r>
        <m:oMath>
          <m:r>
            <w:rPr>
              <w:rStyle w:val="af0"/>
              <w:rFonts w:ascii="Cambria Math" w:hAnsi="Cambria Math"/>
              <w:noProof/>
            </w:rPr>
            <m:t>l</m:t>
          </m:r>
        </m:oMath>
        <w:r w:rsidRPr="00951842">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951842">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951842">
          <w:rPr>
            <w:rStyle w:val="af0"/>
            <w:rFonts w:hint="eastAsia"/>
            <w:noProof/>
          </w:rPr>
          <w:t>上。图中红色点是比</w:t>
        </w:r>
        <m:oMath>
          <m:r>
            <w:rPr>
              <w:rStyle w:val="af0"/>
              <w:rFonts w:ascii="Cambria Math" w:hAnsi="Cambria Math"/>
              <w:noProof/>
            </w:rPr>
            <m:t>l</m:t>
          </m:r>
        </m:oMath>
        <w:r w:rsidRPr="00951842">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7045500 \h </w:instrText>
        </w:r>
        <w:r>
          <w:rPr>
            <w:noProof/>
            <w:webHidden/>
          </w:rPr>
        </w:r>
        <w:r>
          <w:rPr>
            <w:noProof/>
            <w:webHidden/>
          </w:rPr>
          <w:fldChar w:fldCharType="separate"/>
        </w:r>
        <w:r>
          <w:rPr>
            <w:noProof/>
            <w:webHidden/>
          </w:rPr>
          <w:t>30</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3" w:anchor="_Toc507045501" w:history="1">
        <w:r w:rsidRPr="00951842">
          <w:rPr>
            <w:rStyle w:val="af0"/>
            <w:rFonts w:hint="eastAsia"/>
            <w:noProof/>
          </w:rPr>
          <w:t>图</w:t>
        </w:r>
        <w:r w:rsidRPr="00951842">
          <w:rPr>
            <w:rStyle w:val="af0"/>
            <w:noProof/>
          </w:rPr>
          <w:t xml:space="preserve"> 5.7</w:t>
        </w:r>
        <w:r w:rsidRPr="00951842">
          <w:rPr>
            <w:rStyle w:val="af0"/>
            <w:rFonts w:hint="eastAsia"/>
            <w:noProof/>
          </w:rPr>
          <w:t>中点</w:t>
        </w:r>
        <w:r w:rsidRPr="00951842">
          <w:rPr>
            <w:rStyle w:val="af0"/>
            <w:noProof/>
          </w:rPr>
          <w:t>1</w:t>
        </w:r>
        <w:r w:rsidRPr="00951842">
          <w:rPr>
            <w:rStyle w:val="af0"/>
            <w:rFonts w:hint="eastAsia"/>
            <w:noProof/>
          </w:rPr>
          <w:t>：</w:t>
        </w:r>
        <w:r w:rsidRPr="00951842">
          <w:rPr>
            <w:rStyle w:val="af0"/>
            <w:noProof/>
          </w:rPr>
          <w:t>4</w:t>
        </w:r>
        <w:r w:rsidRPr="00951842">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7045501 \h </w:instrText>
        </w:r>
        <w:r>
          <w:rPr>
            <w:noProof/>
            <w:webHidden/>
          </w:rPr>
        </w:r>
        <w:r>
          <w:rPr>
            <w:noProof/>
            <w:webHidden/>
          </w:rPr>
          <w:fldChar w:fldCharType="separate"/>
        </w:r>
        <w:r>
          <w:rPr>
            <w:noProof/>
            <w:webHidden/>
          </w:rPr>
          <w:t>32</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4" w:anchor="_Toc507045502" w:history="1">
        <w:r w:rsidRPr="00951842">
          <w:rPr>
            <w:rStyle w:val="af0"/>
            <w:rFonts w:hint="eastAsia"/>
            <w:noProof/>
          </w:rPr>
          <w:t>图</w:t>
        </w:r>
        <w:r w:rsidRPr="00951842">
          <w:rPr>
            <w:rStyle w:val="af0"/>
            <w:noProof/>
          </w:rPr>
          <w:t xml:space="preserve"> 5.8</w:t>
        </w:r>
        <w:r w:rsidRPr="00951842">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7045502 \h </w:instrText>
        </w:r>
        <w:r>
          <w:rPr>
            <w:noProof/>
            <w:webHidden/>
          </w:rPr>
        </w:r>
        <w:r>
          <w:rPr>
            <w:noProof/>
            <w:webHidden/>
          </w:rPr>
          <w:fldChar w:fldCharType="separate"/>
        </w:r>
        <w:r>
          <w:rPr>
            <w:noProof/>
            <w:webHidden/>
          </w:rPr>
          <w:t>33</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5" w:anchor="_Toc507045503" w:history="1">
        <w:r w:rsidRPr="00951842">
          <w:rPr>
            <w:rStyle w:val="af0"/>
            <w:rFonts w:hint="eastAsia"/>
            <w:noProof/>
          </w:rPr>
          <w:t>图</w:t>
        </w:r>
        <w:r w:rsidRPr="00951842">
          <w:rPr>
            <w:rStyle w:val="af0"/>
            <w:noProof/>
          </w:rPr>
          <w:t xml:space="preserve"> 5.9</w:t>
        </w:r>
        <w:r w:rsidRPr="00951842">
          <w:rPr>
            <w:rStyle w:val="af0"/>
            <w:rFonts w:hint="eastAsia"/>
            <w:noProof/>
          </w:rPr>
          <w:t>参数化平滑后结果图。</w:t>
        </w:r>
        <w:r>
          <w:rPr>
            <w:noProof/>
            <w:webHidden/>
          </w:rPr>
          <w:tab/>
        </w:r>
        <w:r>
          <w:rPr>
            <w:noProof/>
            <w:webHidden/>
          </w:rPr>
          <w:fldChar w:fldCharType="begin"/>
        </w:r>
        <w:r>
          <w:rPr>
            <w:noProof/>
            <w:webHidden/>
          </w:rPr>
          <w:instrText xml:space="preserve"> PAGEREF _Toc507045503 \h </w:instrText>
        </w:r>
        <w:r>
          <w:rPr>
            <w:noProof/>
            <w:webHidden/>
          </w:rPr>
        </w:r>
        <w:r>
          <w:rPr>
            <w:noProof/>
            <w:webHidden/>
          </w:rPr>
          <w:fldChar w:fldCharType="separate"/>
        </w:r>
        <w:r>
          <w:rPr>
            <w:noProof/>
            <w:webHidden/>
          </w:rPr>
          <w:t>34</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r:id="rId36" w:anchor="_Toc507045504" w:history="1">
        <w:r w:rsidRPr="00951842">
          <w:rPr>
            <w:rStyle w:val="af0"/>
            <w:rFonts w:hint="eastAsia"/>
            <w:noProof/>
          </w:rPr>
          <w:t>图</w:t>
        </w:r>
        <w:r w:rsidRPr="00951842">
          <w:rPr>
            <w:rStyle w:val="af0"/>
            <w:noProof/>
          </w:rPr>
          <w:t xml:space="preserve"> 5.10</w:t>
        </w:r>
        <w:r w:rsidRPr="00951842">
          <w:rPr>
            <w:rStyle w:val="af0"/>
            <w:rFonts w:hint="eastAsia"/>
            <w:noProof/>
          </w:rPr>
          <w:t>半规则网格结果图。四组实验结果其网格分别为</w:t>
        </w:r>
        <w:r w:rsidRPr="00951842">
          <w:rPr>
            <w:rStyle w:val="af0"/>
            <w:noProof/>
          </w:rPr>
          <w:t>3-holes</w:t>
        </w:r>
        <w:r w:rsidRPr="00951842">
          <w:rPr>
            <w:rStyle w:val="af0"/>
            <w:rFonts w:hint="eastAsia"/>
            <w:noProof/>
          </w:rPr>
          <w:t>，</w:t>
        </w:r>
        <w:r w:rsidRPr="00951842">
          <w:rPr>
            <w:rStyle w:val="af0"/>
            <w:noProof/>
          </w:rPr>
          <w:t>Armadillo</w:t>
        </w:r>
        <w:r w:rsidRPr="00951842">
          <w:rPr>
            <w:rStyle w:val="af0"/>
            <w:rFonts w:hint="eastAsia"/>
            <w:noProof/>
          </w:rPr>
          <w:t>，</w:t>
        </w:r>
        <w:r w:rsidRPr="00951842">
          <w:rPr>
            <w:rStyle w:val="af0"/>
            <w:noProof/>
          </w:rPr>
          <w:t>Bunny</w:t>
        </w:r>
        <w:r w:rsidRPr="00951842">
          <w:rPr>
            <w:rStyle w:val="af0"/>
            <w:rFonts w:hint="eastAsia"/>
            <w:noProof/>
          </w:rPr>
          <w:t>和</w:t>
        </w:r>
        <w:r w:rsidRPr="00951842">
          <w:rPr>
            <w:rStyle w:val="af0"/>
            <w:noProof/>
          </w:rPr>
          <w:t>Dragon</w:t>
        </w:r>
        <w:r w:rsidRPr="00951842">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7045504 \h </w:instrText>
        </w:r>
        <w:r>
          <w:rPr>
            <w:noProof/>
            <w:webHidden/>
          </w:rPr>
        </w:r>
        <w:r>
          <w:rPr>
            <w:noProof/>
            <w:webHidden/>
          </w:rPr>
          <w:fldChar w:fldCharType="separate"/>
        </w:r>
        <w:r>
          <w:rPr>
            <w:noProof/>
            <w:webHidden/>
          </w:rPr>
          <w:t>37</w:t>
        </w:r>
        <w:r>
          <w:rPr>
            <w:noProof/>
            <w:webHidden/>
          </w:rPr>
          <w:fldChar w:fldCharType="end"/>
        </w:r>
      </w:hyperlink>
    </w:p>
    <w:p w:rsidR="00B96911" w:rsidRDefault="00555025" w:rsidP="00B96911">
      <w:pPr>
        <w:widowControl/>
        <w:ind w:firstLine="480"/>
        <w:jc w:val="left"/>
        <w:sectPr w:rsidR="00B96911" w:rsidSect="00DA64D9">
          <w:headerReference w:type="default" r:id="rId3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310286"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045505" w:history="1">
        <w:r w:rsidR="00310286" w:rsidRPr="00CD073D">
          <w:rPr>
            <w:rStyle w:val="af0"/>
            <w:rFonts w:hint="eastAsia"/>
            <w:noProof/>
          </w:rPr>
          <w:t>表</w:t>
        </w:r>
        <w:r w:rsidR="00310286" w:rsidRPr="00CD073D">
          <w:rPr>
            <w:rStyle w:val="af0"/>
            <w:noProof/>
          </w:rPr>
          <w:t xml:space="preserve"> 5.1</w:t>
        </w:r>
        <w:r w:rsidR="00310286" w:rsidRPr="00CD073D">
          <w:rPr>
            <w:rStyle w:val="af0"/>
            <w:rFonts w:hint="eastAsia"/>
            <w:noProof/>
          </w:rPr>
          <w:t>网格分层并行简化算法</w:t>
        </w:r>
        <w:r w:rsidR="00310286">
          <w:rPr>
            <w:noProof/>
            <w:webHidden/>
          </w:rPr>
          <w:tab/>
        </w:r>
        <w:r w:rsidR="00310286">
          <w:rPr>
            <w:noProof/>
            <w:webHidden/>
          </w:rPr>
          <w:fldChar w:fldCharType="begin"/>
        </w:r>
        <w:r w:rsidR="00310286">
          <w:rPr>
            <w:noProof/>
            <w:webHidden/>
          </w:rPr>
          <w:instrText xml:space="preserve"> PAGEREF _Toc507045505 \h </w:instrText>
        </w:r>
        <w:r w:rsidR="00310286">
          <w:rPr>
            <w:noProof/>
            <w:webHidden/>
          </w:rPr>
        </w:r>
        <w:r w:rsidR="00310286">
          <w:rPr>
            <w:noProof/>
            <w:webHidden/>
          </w:rPr>
          <w:fldChar w:fldCharType="separate"/>
        </w:r>
        <w:r w:rsidR="00310286">
          <w:rPr>
            <w:noProof/>
            <w:webHidden/>
          </w:rPr>
          <w:t>26</w:t>
        </w:r>
        <w:r w:rsidR="00310286">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w:anchor="_Toc507045506" w:history="1">
        <w:r w:rsidRPr="00CD073D">
          <w:rPr>
            <w:rStyle w:val="af0"/>
            <w:rFonts w:hint="eastAsia"/>
            <w:noProof/>
          </w:rPr>
          <w:t>算法</w:t>
        </w:r>
        <w:r w:rsidRPr="00CD073D">
          <w:rPr>
            <w:rStyle w:val="af0"/>
            <w:noProof/>
          </w:rPr>
          <w:t>5.2</w:t>
        </w:r>
        <w:r w:rsidRPr="00CD073D">
          <w:rPr>
            <w:rStyle w:val="af0"/>
            <w:rFonts w:hint="eastAsia"/>
            <w:noProof/>
          </w:rPr>
          <w:t>：网格分层并行简化算法</w:t>
        </w:r>
        <w:r>
          <w:rPr>
            <w:noProof/>
            <w:webHidden/>
          </w:rPr>
          <w:tab/>
        </w:r>
        <w:r>
          <w:rPr>
            <w:noProof/>
            <w:webHidden/>
          </w:rPr>
          <w:fldChar w:fldCharType="begin"/>
        </w:r>
        <w:r>
          <w:rPr>
            <w:noProof/>
            <w:webHidden/>
          </w:rPr>
          <w:instrText xml:space="preserve"> PAGEREF _Toc507045506 \h </w:instrText>
        </w:r>
        <w:r>
          <w:rPr>
            <w:noProof/>
            <w:webHidden/>
          </w:rPr>
        </w:r>
        <w:r>
          <w:rPr>
            <w:noProof/>
            <w:webHidden/>
          </w:rPr>
          <w:fldChar w:fldCharType="separate"/>
        </w:r>
        <w:r>
          <w:rPr>
            <w:noProof/>
            <w:webHidden/>
          </w:rPr>
          <w:t>27</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w:anchor="_Toc507045507" w:history="1">
        <w:r w:rsidRPr="00CD073D">
          <w:rPr>
            <w:rStyle w:val="af0"/>
            <w:rFonts w:hint="eastAsia"/>
            <w:noProof/>
          </w:rPr>
          <w:t>表</w:t>
        </w:r>
        <w:r w:rsidRPr="00CD073D">
          <w:rPr>
            <w:rStyle w:val="af0"/>
            <w:noProof/>
          </w:rPr>
          <w:t xml:space="preserve"> 5.3</w:t>
        </w:r>
        <w:r w:rsidRPr="00CD073D">
          <w:rPr>
            <w:rStyle w:val="af0"/>
            <w:rFonts w:hint="eastAsia"/>
            <w:noProof/>
          </w:rPr>
          <w:t>网格简化运行时间表</w:t>
        </w:r>
        <w:r>
          <w:rPr>
            <w:noProof/>
            <w:webHidden/>
          </w:rPr>
          <w:tab/>
        </w:r>
        <w:r>
          <w:rPr>
            <w:noProof/>
            <w:webHidden/>
          </w:rPr>
          <w:fldChar w:fldCharType="begin"/>
        </w:r>
        <w:r>
          <w:rPr>
            <w:noProof/>
            <w:webHidden/>
          </w:rPr>
          <w:instrText xml:space="preserve"> PAGEREF _Toc507045507 \h </w:instrText>
        </w:r>
        <w:r>
          <w:rPr>
            <w:noProof/>
            <w:webHidden/>
          </w:rPr>
        </w:r>
        <w:r>
          <w:rPr>
            <w:noProof/>
            <w:webHidden/>
          </w:rPr>
          <w:fldChar w:fldCharType="separate"/>
        </w:r>
        <w:r>
          <w:rPr>
            <w:noProof/>
            <w:webHidden/>
          </w:rPr>
          <w:t>35</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w:anchor="_Toc507045508" w:history="1">
        <w:r w:rsidRPr="00CD073D">
          <w:rPr>
            <w:rStyle w:val="af0"/>
            <w:rFonts w:hint="eastAsia"/>
            <w:noProof/>
          </w:rPr>
          <w:t>表</w:t>
        </w:r>
        <w:r w:rsidRPr="00CD073D">
          <w:rPr>
            <w:rStyle w:val="af0"/>
            <w:noProof/>
          </w:rPr>
          <w:t xml:space="preserve"> 5.4</w:t>
        </w:r>
        <w:r w:rsidRPr="00CD073D">
          <w:rPr>
            <w:rStyle w:val="af0"/>
            <w:rFonts w:hint="eastAsia"/>
            <w:noProof/>
          </w:rPr>
          <w:t>网格细分运行时间表</w:t>
        </w:r>
        <w:r>
          <w:rPr>
            <w:noProof/>
            <w:webHidden/>
          </w:rPr>
          <w:tab/>
        </w:r>
        <w:r>
          <w:rPr>
            <w:noProof/>
            <w:webHidden/>
          </w:rPr>
          <w:fldChar w:fldCharType="begin"/>
        </w:r>
        <w:r>
          <w:rPr>
            <w:noProof/>
            <w:webHidden/>
          </w:rPr>
          <w:instrText xml:space="preserve"> PAGEREF _Toc507045508 \h </w:instrText>
        </w:r>
        <w:r>
          <w:rPr>
            <w:noProof/>
            <w:webHidden/>
          </w:rPr>
        </w:r>
        <w:r>
          <w:rPr>
            <w:noProof/>
            <w:webHidden/>
          </w:rPr>
          <w:fldChar w:fldCharType="separate"/>
        </w:r>
        <w:r>
          <w:rPr>
            <w:noProof/>
            <w:webHidden/>
          </w:rPr>
          <w:t>35</w:t>
        </w:r>
        <w:r>
          <w:rPr>
            <w:noProof/>
            <w:webHidden/>
          </w:rPr>
          <w:fldChar w:fldCharType="end"/>
        </w:r>
      </w:hyperlink>
    </w:p>
    <w:p w:rsidR="00310286" w:rsidRDefault="00310286">
      <w:pPr>
        <w:pStyle w:val="afff0"/>
        <w:tabs>
          <w:tab w:val="right" w:leader="dot" w:pos="8268"/>
        </w:tabs>
        <w:ind w:left="960" w:hanging="480"/>
        <w:rPr>
          <w:rFonts w:asciiTheme="minorHAnsi" w:eastAsiaTheme="minorEastAsia" w:hAnsiTheme="minorHAnsi" w:cstheme="minorBidi"/>
          <w:noProof/>
          <w:sz w:val="21"/>
          <w:szCs w:val="22"/>
        </w:rPr>
      </w:pPr>
      <w:hyperlink w:anchor="_Toc507045509" w:history="1">
        <w:r w:rsidRPr="00CD073D">
          <w:rPr>
            <w:rStyle w:val="af0"/>
            <w:rFonts w:hint="eastAsia"/>
            <w:noProof/>
          </w:rPr>
          <w:t>表</w:t>
        </w:r>
        <w:r w:rsidRPr="00CD073D">
          <w:rPr>
            <w:rStyle w:val="af0"/>
            <w:noProof/>
          </w:rPr>
          <w:t xml:space="preserve"> 5.5</w:t>
        </w:r>
        <w:r w:rsidRPr="00CD073D">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7045509 \h </w:instrText>
        </w:r>
        <w:r>
          <w:rPr>
            <w:noProof/>
            <w:webHidden/>
          </w:rPr>
        </w:r>
        <w:r>
          <w:rPr>
            <w:noProof/>
            <w:webHidden/>
          </w:rPr>
          <w:fldChar w:fldCharType="separate"/>
        </w:r>
        <w:r>
          <w:rPr>
            <w:noProof/>
            <w:webHidden/>
          </w:rPr>
          <w:t>36</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045487"/>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1</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1</w:t>
      </w:r>
      <w:r w:rsidR="00B53F17">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40"/>
          <w:footerReference w:type="default" r:id="rId4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96128"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10286" w:rsidRPr="004607C6" w:rsidRDefault="00310286" w:rsidP="007B0829">
                            <w:pPr>
                              <w:pStyle w:val="aff"/>
                              <w:spacing w:before="163" w:after="163"/>
                              <w:rPr>
                                <w:rFonts w:eastAsia="宋体"/>
                                <w:sz w:val="24"/>
                                <w:szCs w:val="24"/>
                              </w:rPr>
                            </w:pPr>
                            <w:bookmarkStart w:id="18" w:name="_Toc507045488"/>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1</w:t>
                            </w:r>
                            <w:r w:rsidR="00B53F17">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310286" w:rsidRPr="004607C6" w:rsidRDefault="00310286" w:rsidP="007B0829">
                      <w:pPr>
                        <w:pStyle w:val="aff"/>
                        <w:spacing w:before="163" w:after="163"/>
                        <w:rPr>
                          <w:rFonts w:eastAsia="宋体"/>
                          <w:sz w:val="24"/>
                          <w:szCs w:val="24"/>
                        </w:rPr>
                      </w:pPr>
                      <w:bookmarkStart w:id="19" w:name="_Toc507045488"/>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1</w:t>
                      </w:r>
                      <w:r w:rsidR="00B53F17">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94080"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4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99200"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10286" w:rsidRPr="00610428" w:rsidRDefault="00310286" w:rsidP="00183285">
                            <w:pPr>
                              <w:pStyle w:val="aff"/>
                              <w:spacing w:before="163" w:after="163"/>
                              <w:rPr>
                                <w:rFonts w:eastAsia="宋体"/>
                                <w:sz w:val="24"/>
                                <w:szCs w:val="24"/>
                              </w:rPr>
                            </w:pPr>
                            <w:bookmarkStart w:id="20" w:name="_Toc507045489"/>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2</w:t>
                            </w:r>
                            <w:r w:rsidR="00B53F17">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310286" w:rsidRPr="00610428" w:rsidRDefault="00310286" w:rsidP="00183285">
                      <w:pPr>
                        <w:pStyle w:val="aff"/>
                        <w:spacing w:before="163" w:after="163"/>
                        <w:rPr>
                          <w:rFonts w:eastAsia="宋体"/>
                          <w:sz w:val="24"/>
                          <w:szCs w:val="24"/>
                        </w:rPr>
                      </w:pPr>
                      <w:bookmarkStart w:id="21" w:name="_Toc507045489"/>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2</w:t>
                      </w:r>
                      <w:r w:rsidR="00B53F17">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97152"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4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310286"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310286"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310286">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310286">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310286">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310286"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310286"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310286"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310286"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310286"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310286"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4"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310286"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310286"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310286"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1488"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310286" w:rsidRPr="00B26919" w:rsidRDefault="00310286" w:rsidP="0003307A">
                              <w:pPr>
                                <w:pStyle w:val="aff"/>
                                <w:spacing w:before="163" w:after="163"/>
                                <w:jc w:val="center"/>
                                <w:rPr>
                                  <w:rFonts w:eastAsia="宋体"/>
                                  <w:sz w:val="24"/>
                                  <w:szCs w:val="24"/>
                                  <w:lang w:val="en-GB"/>
                                </w:rPr>
                              </w:pPr>
                              <w:bookmarkStart w:id="22" w:name="_Toc507045490"/>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3</w:t>
                              </w:r>
                              <w:r w:rsidR="00B53F17">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148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6"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310286" w:rsidRPr="00B26919" w:rsidRDefault="00310286" w:rsidP="0003307A">
                        <w:pPr>
                          <w:pStyle w:val="aff"/>
                          <w:spacing w:before="163" w:after="163"/>
                          <w:jc w:val="center"/>
                          <w:rPr>
                            <w:rFonts w:eastAsia="宋体"/>
                            <w:sz w:val="24"/>
                            <w:szCs w:val="24"/>
                            <w:lang w:val="en-GB"/>
                          </w:rPr>
                        </w:pPr>
                        <w:bookmarkStart w:id="23" w:name="_Toc507045490"/>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3</w:t>
                        </w:r>
                        <w:r w:rsidR="00B53F17">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310286"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310286"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310286"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310286"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310286"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310286">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310286"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310286"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310286"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310286">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310286"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310286"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r>
        <w:rPr>
          <w:rFonts w:hint="eastAsia"/>
          <w:noProof/>
        </w:rPr>
        <mc:AlternateContent>
          <mc:Choice Requires="wpg">
            <w:drawing>
              <wp:anchor distT="0" distB="0" distL="114300" distR="114300" simplePos="0" relativeHeight="251715584" behindDoc="0" locked="0" layoutInCell="1" allowOverlap="1">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310286" w:rsidRPr="0099449F" w:rsidRDefault="00310286" w:rsidP="00EC63FF">
                              <w:pPr>
                                <w:pStyle w:val="aff"/>
                                <w:spacing w:before="163" w:after="163"/>
                                <w:jc w:val="center"/>
                                <w:rPr>
                                  <w:rFonts w:ascii="Calibri" w:eastAsia="黑体" w:hAnsi="Calibri"/>
                                  <w:sz w:val="28"/>
                                  <w:szCs w:val="28"/>
                                </w:rPr>
                              </w:pPr>
                              <w:bookmarkStart w:id="24" w:name="_Toc507045491"/>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4</w:t>
                              </w:r>
                              <w:r w:rsidR="00B53F17">
                                <w:fldChar w:fldCharType="end"/>
                              </w:r>
                              <w:r>
                                <w:t>基于</w:t>
                              </w:r>
                              <w:r>
                                <w:rPr>
                                  <w:rFonts w:hint="eastAsia"/>
                                </w:rPr>
                                <w:t>多视角交互式建模流程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8" o:spid="_x0000_s1031" style="position:absolute;left:0;text-align:left;margin-left:-.35pt;margin-top:50.65pt;width:413.85pt;height:137.85pt;z-index:25171558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48"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310286" w:rsidRPr="0099449F" w:rsidRDefault="00310286" w:rsidP="00EC63FF">
                        <w:pPr>
                          <w:pStyle w:val="aff"/>
                          <w:spacing w:before="163" w:after="163"/>
                          <w:jc w:val="center"/>
                          <w:rPr>
                            <w:rFonts w:ascii="Calibri" w:eastAsia="黑体" w:hAnsi="Calibri"/>
                            <w:sz w:val="28"/>
                            <w:szCs w:val="28"/>
                          </w:rPr>
                        </w:pPr>
                        <w:bookmarkStart w:id="25" w:name="_Toc507045491"/>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4</w:t>
                        </w:r>
                        <w:r w:rsidR="00B53F17">
                          <w:fldChar w:fldCharType="end"/>
                        </w:r>
                        <w:r>
                          <w:t>基于</w:t>
                        </w:r>
                        <w:r>
                          <w:rPr>
                            <w:rFonts w:hint="eastAsia"/>
                          </w:rPr>
                          <w:t>多视角交互式建模流程图。</w:t>
                        </w:r>
                        <w:bookmarkEnd w:id="25"/>
                      </w:p>
                    </w:txbxContent>
                  </v:textbox>
                </v:shape>
                <w10:wrap type="topAndBottom"/>
              </v:group>
            </w:pict>
          </mc:Fallback>
        </mc:AlternateContent>
      </w:r>
      <w:r w:rsidR="00295B79">
        <w:rPr>
          <w:rFonts w:hint="eastAsia"/>
        </w:rPr>
        <w:t>算法概述</w:t>
      </w:r>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310286">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310286">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310286">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0F6A14"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w:t>
            </w:r>
            <w:r w:rsidR="00141516">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0F6A14"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6" w:name="_Ref506769087"/>
            <w:bookmarkStart w:id="27" w:name="_Ref506769059"/>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2</w:t>
            </w:r>
            <w:r w:rsidR="00141516">
              <w:fldChar w:fldCharType="end"/>
            </w:r>
            <w:bookmarkStart w:id="28" w:name="_Ref506769094"/>
            <w:bookmarkEnd w:id="26"/>
            <w:r>
              <w:rPr>
                <w:rFonts w:hint="eastAsia"/>
              </w:rPr>
              <w:t>)</w:t>
            </w:r>
            <w:bookmarkEnd w:id="27"/>
            <w:bookmarkEnd w:id="28"/>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3</w:t>
            </w:r>
            <w:r w:rsidR="00141516">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r>
        <w:rPr>
          <w:rFonts w:hint="eastAsia"/>
        </w:rPr>
        <w:t>计算投影参数</w:t>
      </w:r>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4</w:t>
            </w:r>
            <w:r w:rsidR="00141516">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0F6A14"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5</w:t>
            </w:r>
            <w:r w:rsidR="00141516">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0F6A14"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6</w:t>
            </w:r>
            <w:r w:rsidR="00141516">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0F6A14"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7</w:t>
            </w:r>
            <w:r w:rsidR="00141516">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0F6A14"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2</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8</w:t>
            </w:r>
            <w:r w:rsidR="00141516">
              <w:fldChar w:fldCharType="end"/>
            </w:r>
            <w:r>
              <w:rPr>
                <w:rFonts w:hint="eastAsia"/>
              </w:rPr>
              <w:t>)</w:t>
            </w:r>
          </w:p>
        </w:tc>
      </w:tr>
    </w:tbl>
    <w:p w:rsidR="0078382B" w:rsidRDefault="00285C7B" w:rsidP="00285C7B">
      <w:pPr>
        <w:pStyle w:val="21"/>
      </w:pPr>
      <w:r>
        <w:rPr>
          <w:rFonts w:hint="eastAsia"/>
        </w:rPr>
        <w:t>单个部件建模</w:t>
      </w:r>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r>
        <w:rPr>
          <w:rFonts w:hint="eastAsia"/>
          <w:noProof/>
        </w:rPr>
        <mc:AlternateContent>
          <mc:Choice Requires="wpg">
            <w:drawing>
              <wp:anchor distT="0" distB="0" distL="114300" distR="114300" simplePos="0" relativeHeight="251722752" behindDoc="0" locked="0" layoutInCell="1" allowOverlap="1">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310286" w:rsidRPr="00A673DF" w:rsidRDefault="00310286" w:rsidP="00DB280F">
                              <w:pPr>
                                <w:pStyle w:val="aff"/>
                                <w:spacing w:before="163" w:after="163"/>
                                <w:rPr>
                                  <w:rFonts w:eastAsia="宋体"/>
                                  <w:sz w:val="24"/>
                                  <w:szCs w:val="24"/>
                                </w:rPr>
                              </w:pPr>
                              <w:bookmarkStart w:id="29" w:name="_Toc507045492"/>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5</w:t>
                              </w:r>
                              <w:r w:rsidR="00B53F17">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 o:spid="_x0000_s1034" style="position:absolute;left:0;text-align:left;margin-left:5.75pt;margin-top:36.3pt;width:413.85pt;height:222.1pt;z-index:25172275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50"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310286" w:rsidRPr="00A673DF" w:rsidRDefault="00310286" w:rsidP="00DB280F">
                        <w:pPr>
                          <w:pStyle w:val="aff"/>
                          <w:spacing w:before="163" w:after="163"/>
                          <w:rPr>
                            <w:rFonts w:eastAsia="宋体"/>
                            <w:sz w:val="24"/>
                            <w:szCs w:val="24"/>
                          </w:rPr>
                        </w:pPr>
                        <w:bookmarkStart w:id="30" w:name="_Toc507045492"/>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5</w:t>
                        </w:r>
                        <w:r w:rsidR="00B53F17">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0"/>
                      </w:p>
                    </w:txbxContent>
                  </v:textbox>
                </v:shape>
                <w10:wrap type="topAndBottom"/>
              </v:group>
            </w:pict>
          </mc:Fallback>
        </mc:AlternateContent>
      </w:r>
      <w:r w:rsidR="00994C90">
        <w:rPr>
          <w:rFonts w:hint="eastAsia"/>
        </w:rPr>
        <w:t>从图像中生成三维部件</w:t>
      </w:r>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26848" behindDoc="0" locked="0" layoutInCell="1" allowOverlap="1">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310286" w:rsidRPr="00EB2686" w:rsidRDefault="00310286" w:rsidP="00A64CC7">
                              <w:pPr>
                                <w:pStyle w:val="afc"/>
                                <w:ind w:firstLineChars="0" w:firstLine="0"/>
                                <w:rPr>
                                  <w:rFonts w:ascii="Times New Roman" w:eastAsia="宋体" w:hAnsi="Times New Roman" w:cs="Times New Roman"/>
                                  <w:sz w:val="24"/>
                                  <w:szCs w:val="24"/>
                                </w:rPr>
                              </w:pPr>
                              <w:bookmarkStart w:id="31" w:name="_Toc507045493"/>
                              <w:r w:rsidRPr="00A64CC7">
                                <w:rPr>
                                  <w:rStyle w:val="Chara"/>
                                  <w:rFonts w:hint="eastAsia"/>
                                </w:rPr>
                                <w:t>图</w:t>
                              </w:r>
                              <w:r w:rsidRPr="00A64CC7">
                                <w:rPr>
                                  <w:rStyle w:val="Chara"/>
                                  <w:rFonts w:hint="eastAsia"/>
                                </w:rPr>
                                <w:t xml:space="preserve"> </w:t>
                              </w:r>
                              <w:r w:rsidR="00B53F17">
                                <w:rPr>
                                  <w:rStyle w:val="Chara"/>
                                </w:rPr>
                                <w:fldChar w:fldCharType="begin"/>
                              </w:r>
                              <w:r w:rsidR="00B53F17">
                                <w:rPr>
                                  <w:rStyle w:val="Chara"/>
                                </w:rPr>
                                <w:instrText xml:space="preserve"> </w:instrText>
                              </w:r>
                              <w:r w:rsidR="00B53F17">
                                <w:rPr>
                                  <w:rStyle w:val="Chara"/>
                                  <w:rFonts w:hint="eastAsia"/>
                                </w:rPr>
                                <w:instrText>STYLEREF 1 \s</w:instrText>
                              </w:r>
                              <w:r w:rsidR="00B53F17">
                                <w:rPr>
                                  <w:rStyle w:val="Chara"/>
                                </w:rPr>
                                <w:instrText xml:space="preserve"> </w:instrText>
                              </w:r>
                              <w:r w:rsidR="00B53F17">
                                <w:rPr>
                                  <w:rStyle w:val="Chara"/>
                                </w:rPr>
                                <w:fldChar w:fldCharType="separate"/>
                              </w:r>
                              <w:r w:rsidR="00B53F17">
                                <w:rPr>
                                  <w:rStyle w:val="Chara"/>
                                </w:rPr>
                                <w:t>2</w:t>
                              </w:r>
                              <w:r w:rsidR="00B53F17">
                                <w:rPr>
                                  <w:rStyle w:val="Chara"/>
                                </w:rPr>
                                <w:fldChar w:fldCharType="end"/>
                              </w:r>
                              <w:r w:rsidR="00B53F17">
                                <w:rPr>
                                  <w:rStyle w:val="Chara"/>
                                </w:rPr>
                                <w:t>.</w:t>
                              </w:r>
                              <w:r w:rsidR="00B53F17">
                                <w:rPr>
                                  <w:rStyle w:val="Chara"/>
                                </w:rPr>
                                <w:fldChar w:fldCharType="begin"/>
                              </w:r>
                              <w:r w:rsidR="00B53F17">
                                <w:rPr>
                                  <w:rStyle w:val="Chara"/>
                                </w:rPr>
                                <w:instrText xml:space="preserve"> </w:instrText>
                              </w:r>
                              <w:r w:rsidR="00B53F17">
                                <w:rPr>
                                  <w:rStyle w:val="Chara"/>
                                  <w:rFonts w:hint="eastAsia"/>
                                </w:rPr>
                                <w:instrText xml:space="preserve">SEQ </w:instrText>
                              </w:r>
                              <w:r w:rsidR="00B53F17">
                                <w:rPr>
                                  <w:rStyle w:val="Chara"/>
                                  <w:rFonts w:hint="eastAsia"/>
                                </w:rPr>
                                <w:instrText>图</w:instrText>
                              </w:r>
                              <w:r w:rsidR="00B53F17">
                                <w:rPr>
                                  <w:rStyle w:val="Chara"/>
                                  <w:rFonts w:hint="eastAsia"/>
                                </w:rPr>
                                <w:instrText xml:space="preserve"> \* ARABIC \s 1</w:instrText>
                              </w:r>
                              <w:r w:rsidR="00B53F17">
                                <w:rPr>
                                  <w:rStyle w:val="Chara"/>
                                </w:rPr>
                                <w:instrText xml:space="preserve"> </w:instrText>
                              </w:r>
                              <w:r w:rsidR="00B53F17">
                                <w:rPr>
                                  <w:rStyle w:val="Chara"/>
                                </w:rPr>
                                <w:fldChar w:fldCharType="separate"/>
                              </w:r>
                              <w:r w:rsidR="00B53F17">
                                <w:rPr>
                                  <w:rStyle w:val="Chara"/>
                                </w:rPr>
                                <w:t>6</w:t>
                              </w:r>
                              <w:r w:rsidR="00B53F17">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 o:spid="_x0000_s1037" style="position:absolute;left:0;text-align:left;margin-left:-.35pt;margin-top:46.45pt;width:413.85pt;height:138.45pt;z-index:25172684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52"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310286" w:rsidRPr="00EB2686" w:rsidRDefault="00310286" w:rsidP="00A64CC7">
                        <w:pPr>
                          <w:pStyle w:val="afc"/>
                          <w:ind w:firstLineChars="0" w:firstLine="0"/>
                          <w:rPr>
                            <w:rFonts w:ascii="Times New Roman" w:eastAsia="宋体" w:hAnsi="Times New Roman" w:cs="Times New Roman"/>
                            <w:sz w:val="24"/>
                            <w:szCs w:val="24"/>
                          </w:rPr>
                        </w:pPr>
                        <w:bookmarkStart w:id="32" w:name="_Toc507045493"/>
                        <w:r w:rsidRPr="00A64CC7">
                          <w:rPr>
                            <w:rStyle w:val="Chara"/>
                            <w:rFonts w:hint="eastAsia"/>
                          </w:rPr>
                          <w:t>图</w:t>
                        </w:r>
                        <w:r w:rsidRPr="00A64CC7">
                          <w:rPr>
                            <w:rStyle w:val="Chara"/>
                            <w:rFonts w:hint="eastAsia"/>
                          </w:rPr>
                          <w:t xml:space="preserve"> </w:t>
                        </w:r>
                        <w:r w:rsidR="00B53F17">
                          <w:rPr>
                            <w:rStyle w:val="Chara"/>
                          </w:rPr>
                          <w:fldChar w:fldCharType="begin"/>
                        </w:r>
                        <w:r w:rsidR="00B53F17">
                          <w:rPr>
                            <w:rStyle w:val="Chara"/>
                          </w:rPr>
                          <w:instrText xml:space="preserve"> </w:instrText>
                        </w:r>
                        <w:r w:rsidR="00B53F17">
                          <w:rPr>
                            <w:rStyle w:val="Chara"/>
                            <w:rFonts w:hint="eastAsia"/>
                          </w:rPr>
                          <w:instrText>STYLEREF 1 \s</w:instrText>
                        </w:r>
                        <w:r w:rsidR="00B53F17">
                          <w:rPr>
                            <w:rStyle w:val="Chara"/>
                          </w:rPr>
                          <w:instrText xml:space="preserve"> </w:instrText>
                        </w:r>
                        <w:r w:rsidR="00B53F17">
                          <w:rPr>
                            <w:rStyle w:val="Chara"/>
                          </w:rPr>
                          <w:fldChar w:fldCharType="separate"/>
                        </w:r>
                        <w:r w:rsidR="00B53F17">
                          <w:rPr>
                            <w:rStyle w:val="Chara"/>
                          </w:rPr>
                          <w:t>2</w:t>
                        </w:r>
                        <w:r w:rsidR="00B53F17">
                          <w:rPr>
                            <w:rStyle w:val="Chara"/>
                          </w:rPr>
                          <w:fldChar w:fldCharType="end"/>
                        </w:r>
                        <w:r w:rsidR="00B53F17">
                          <w:rPr>
                            <w:rStyle w:val="Chara"/>
                          </w:rPr>
                          <w:t>.</w:t>
                        </w:r>
                        <w:r w:rsidR="00B53F17">
                          <w:rPr>
                            <w:rStyle w:val="Chara"/>
                          </w:rPr>
                          <w:fldChar w:fldCharType="begin"/>
                        </w:r>
                        <w:r w:rsidR="00B53F17">
                          <w:rPr>
                            <w:rStyle w:val="Chara"/>
                          </w:rPr>
                          <w:instrText xml:space="preserve"> </w:instrText>
                        </w:r>
                        <w:r w:rsidR="00B53F17">
                          <w:rPr>
                            <w:rStyle w:val="Chara"/>
                            <w:rFonts w:hint="eastAsia"/>
                          </w:rPr>
                          <w:instrText xml:space="preserve">SEQ </w:instrText>
                        </w:r>
                        <w:r w:rsidR="00B53F17">
                          <w:rPr>
                            <w:rStyle w:val="Chara"/>
                            <w:rFonts w:hint="eastAsia"/>
                          </w:rPr>
                          <w:instrText>图</w:instrText>
                        </w:r>
                        <w:r w:rsidR="00B53F17">
                          <w:rPr>
                            <w:rStyle w:val="Chara"/>
                            <w:rFonts w:hint="eastAsia"/>
                          </w:rPr>
                          <w:instrText xml:space="preserve"> \* ARABIC \s 1</w:instrText>
                        </w:r>
                        <w:r w:rsidR="00B53F17">
                          <w:rPr>
                            <w:rStyle w:val="Chara"/>
                          </w:rPr>
                          <w:instrText xml:space="preserve"> </w:instrText>
                        </w:r>
                        <w:r w:rsidR="00B53F17">
                          <w:rPr>
                            <w:rStyle w:val="Chara"/>
                          </w:rPr>
                          <w:fldChar w:fldCharType="separate"/>
                        </w:r>
                        <w:r w:rsidR="00B53F17">
                          <w:rPr>
                            <w:rStyle w:val="Chara"/>
                          </w:rPr>
                          <w:t>6</w:t>
                        </w:r>
                        <w:r w:rsidR="00B53F17">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2"/>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E3050A">
        <w:instrText xml:space="preserve"> ADDIN EN.CITE &lt;EndNote&gt;&lt;Cite&gt;&lt;Author&gt;Cao&lt;/Author&gt;&lt;Year&gt;2014&lt;/Year&gt;&lt;RecNum&gt;81&lt;/RecNum&gt;&lt;DisplayText&gt;[2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E3050A">
        <w:rPr>
          <w:noProof/>
        </w:rPr>
        <w:t>[</w:t>
      </w:r>
      <w:hyperlink w:anchor="_ENREF_28" w:tooltip="Cao, 2014 #81" w:history="1">
        <w:r w:rsidR="00310286">
          <w:rPr>
            <w:noProof/>
          </w:rPr>
          <w:t>28</w:t>
        </w:r>
      </w:hyperlink>
      <w:r w:rsidR="00E3050A">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0F6A14"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9</w:t>
            </w:r>
            <w:r>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36D61">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36D61">
        <w:rPr>
          <w:noProof/>
        </w:rPr>
        <w:t>[</w:t>
      </w:r>
      <w:hyperlink w:anchor="_ENREF_3" w:tooltip="Chen, 2013 #52" w:history="1">
        <w:r w:rsidR="00310286">
          <w:rPr>
            <w:noProof/>
          </w:rPr>
          <w:t>3</w:t>
        </w:r>
      </w:hyperlink>
      <w:r w:rsidR="00D36D61">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r>
        <w:rPr>
          <w:rFonts w:hint="eastAsia"/>
        </w:rPr>
        <w:t>部件细节</w:t>
      </w:r>
      <w:r w:rsidR="005B47F0">
        <w:rPr>
          <w:rFonts w:hint="eastAsia"/>
        </w:rPr>
        <w:t>和视角选择</w:t>
      </w:r>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30944" behindDoc="0" locked="0" layoutInCell="1" allowOverlap="1">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310286" w:rsidRPr="00D55B7D" w:rsidRDefault="00310286" w:rsidP="009C3863">
                              <w:pPr>
                                <w:pStyle w:val="aff"/>
                                <w:spacing w:before="163" w:after="163"/>
                                <w:jc w:val="center"/>
                                <w:rPr>
                                  <w:rFonts w:eastAsia="宋体" w:hint="eastAsia"/>
                                  <w:sz w:val="24"/>
                                  <w:szCs w:val="24"/>
                                </w:rPr>
                              </w:pPr>
                              <w:bookmarkStart w:id="33" w:name="_Toc507045494"/>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7</w:t>
                              </w:r>
                              <w:r w:rsidR="00B53F17">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 o:spid="_x0000_s1040" style="position:absolute;left:0;text-align:left;margin-left:-.35pt;margin-top:103.5pt;width:413.85pt;height:211.9pt;z-index:25173094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54"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310286" w:rsidRPr="00D55B7D" w:rsidRDefault="00310286" w:rsidP="009C3863">
                        <w:pPr>
                          <w:pStyle w:val="aff"/>
                          <w:spacing w:before="163" w:after="163"/>
                          <w:jc w:val="center"/>
                          <w:rPr>
                            <w:rFonts w:eastAsia="宋体" w:hint="eastAsia"/>
                            <w:sz w:val="24"/>
                            <w:szCs w:val="24"/>
                          </w:rPr>
                        </w:pPr>
                        <w:bookmarkStart w:id="34" w:name="_Toc507045494"/>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2</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7</w:t>
                        </w:r>
                        <w:r w:rsidR="00B53F17">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36D61">
        <w:instrText xml:space="preserve"> ADDIN EN.CITE &lt;EndNote&gt;&lt;Cite&gt;&lt;Author&gt;Chironis&lt;/Author&gt;&lt;Year&gt;2001&lt;/Year&gt;&lt;RecNum&gt;82&lt;/RecNum&gt;&lt;DisplayText&gt;[29, 3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36D61">
        <w:rPr>
          <w:noProof/>
        </w:rPr>
        <w:t>[</w:t>
      </w:r>
      <w:hyperlink w:anchor="_ENREF_29" w:tooltip="Chironis, 2001 #82" w:history="1">
        <w:r w:rsidR="00310286">
          <w:rPr>
            <w:noProof/>
          </w:rPr>
          <w:t>29</w:t>
        </w:r>
      </w:hyperlink>
      <w:r w:rsidR="00D36D61">
        <w:rPr>
          <w:noProof/>
        </w:rPr>
        <w:t xml:space="preserve">, </w:t>
      </w:r>
      <w:hyperlink w:anchor="_ENREF_30" w:tooltip="Wikipedia, 2015 #84" w:history="1">
        <w:r w:rsidR="00310286">
          <w:rPr>
            <w:noProof/>
          </w:rPr>
          <w:t>30</w:t>
        </w:r>
      </w:hyperlink>
      <w:r w:rsidR="00D36D61">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C57EB2">
        <w:instrText xml:space="preserve"> ADDIN EN.CITE &lt;EndNote&gt;&lt;Cite&gt;&lt;Author&gt;Chironis&lt;/Author&gt;&lt;Year&gt;2001&lt;/Year&gt;&lt;RecNum&gt;82&lt;/RecNum&gt;&lt;DisplayText&gt;[2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C57EB2">
        <w:rPr>
          <w:noProof/>
        </w:rPr>
        <w:t>[</w:t>
      </w:r>
      <w:hyperlink w:anchor="_ENREF_29" w:tooltip="Chironis, 2001 #82" w:history="1">
        <w:r w:rsidR="00310286">
          <w:rPr>
            <w:noProof/>
          </w:rPr>
          <w:t>29</w:t>
        </w:r>
      </w:hyperlink>
      <w:r w:rsidR="00C57EB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r>
        <w:rPr>
          <w:rFonts w:hint="eastAsia"/>
        </w:rPr>
        <w:t>基于相邻约束优化模型部件参数</w:t>
      </w:r>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80559C">
        <w:instrText xml:space="preserve"> ADDIN EN.CITE &lt;EndNote&gt;&lt;Cite&gt;&lt;Author&gt;Li&lt;/Author&gt;&lt;Year&gt;2012&lt;/Year&gt;&lt;RecNum&gt;85&lt;/RecNum&gt;&lt;DisplayText&gt;[3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80559C">
        <w:rPr>
          <w:noProof/>
        </w:rPr>
        <w:t>[</w:t>
      </w:r>
      <w:hyperlink w:anchor="_ENREF_31" w:tooltip="Li, 2012 #85" w:history="1">
        <w:r w:rsidR="00310286">
          <w:rPr>
            <w:noProof/>
          </w:rPr>
          <w:t>31</w:t>
        </w:r>
      </w:hyperlink>
      <w:r w:rsidR="0080559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rPr>
          <w:rFonts w:hint="eastAsia"/>
        </w:rPr>
      </w:pPr>
      <w:r>
        <w:rPr>
          <w:rFonts w:hint="eastAsia"/>
        </w:rPr>
        <w:t>Chen</w:t>
      </w:r>
      <w:r w:rsidR="00310286">
        <w:fldChar w:fldCharType="begin"/>
      </w:r>
      <w:r w:rsidR="00310286">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310286">
        <w:rPr>
          <w:noProof/>
        </w:rPr>
        <w:t>[</w:t>
      </w:r>
      <w:hyperlink w:anchor="_ENREF_3" w:tooltip="Chen, 2013 #52" w:history="1">
        <w:r w:rsidR="00310286">
          <w:rPr>
            <w:noProof/>
          </w:rPr>
          <w:t>3</w:t>
        </w:r>
      </w:hyperlink>
      <w:r w:rsidR="00310286">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r>
        <w:rPr>
          <w:rFonts w:hint="eastAsia"/>
        </w:rPr>
        <w:t>轴心点表示方法</w:t>
      </w:r>
    </w:p>
    <w:p w:rsidR="00D67462" w:rsidRDefault="00B53F17" w:rsidP="00D67462">
      <w:pPr>
        <w:ind w:firstLine="480"/>
      </w:pPr>
      <w:r>
        <w:rPr>
          <w:rFonts w:hint="eastAsia"/>
          <w:noProof/>
        </w:rPr>
        <mc:AlternateContent>
          <mc:Choice Requires="wpg">
            <w:drawing>
              <wp:anchor distT="0" distB="0" distL="114300" distR="114300" simplePos="0" relativeHeight="251735040" behindDoc="0" locked="0" layoutInCell="1" allowOverlap="1">
                <wp:simplePos x="0" y="0"/>
                <wp:positionH relativeFrom="column">
                  <wp:align>center</wp:align>
                </wp:positionH>
                <wp:positionV relativeFrom="paragraph">
                  <wp:posOffset>1696672</wp:posOffset>
                </wp:positionV>
                <wp:extent cx="4305600" cy="21204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305600" cy="2120400"/>
                          <a:chOff x="0" y="0"/>
                          <a:chExt cx="4305300" cy="2121535"/>
                        </a:xfrm>
                      </wpg:grpSpPr>
                      <pic:pic xmlns:pic="http://schemas.openxmlformats.org/drawingml/2006/picture">
                        <pic:nvPicPr>
                          <pic:cNvPr id="48" name="图片 48"/>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B53F17" w:rsidRPr="00C32DB9" w:rsidRDefault="00B53F17" w:rsidP="00B53F17">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50" o:spid="_x0000_s1043" style="position:absolute;left:0;text-align:left;margin-left:0;margin-top:133.6pt;width:339pt;height:166.95pt;z-index:25173504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56"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gdRsYA&#10;AADbAAAADwAAAGRycy9kb3ducmV2LnhtbESPQUvDQBSE74L/YXmCF2k3aght7LaUoqC9FGMvvT2y&#10;r9lo9m3Y3bTx37tCocdhZr5hFqvRduJEPrSOFTxOMxDEtdMtNwr2X2+TGYgQkTV2jknBLwVYLW9v&#10;Flhqd+ZPOlWxEQnCoUQFJsa+lDLUhiyGqeuJk3d03mJM0jdSezwnuO3kU5YV0mLLacFgTxtD9U81&#10;WAW7/LAzD8PxdbvOn/3HftgU302l1P3duH4BEWmM1/Cl/a4V5HP4/5J+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gdRsYAAADbAAAADwAAAAAAAAAAAAAAAACYAgAAZHJz&#10;L2Rvd25yZXYueG1sUEsFBgAAAAAEAAQA9QAAAIsDAAAAAA==&#10;" stroked="f">
                  <v:textbox style="mso-fit-shape-to-text:t" inset="0,0,0,0">
                    <w:txbxContent>
                      <w:p w:rsidR="00B53F17" w:rsidRPr="00C32DB9" w:rsidRDefault="00B53F17" w:rsidP="00B53F17">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w:t>
      </w:r>
      <w:bookmarkStart w:id="35" w:name="_GoBack"/>
      <w:bookmarkEnd w:id="35"/>
      <w:r w:rsidR="00D4581D" w:rsidRPr="00AA362D">
        <w:rPr>
          <w:rFonts w:hint="eastAsia"/>
        </w:rPr>
        <w:t>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w:t>
      </w:r>
      <w:r>
        <w:rPr>
          <w:rFonts w:hint="eastAsia"/>
        </w:rPr>
        <w:lastRenderedPageBreak/>
        <w:t>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6E24B1" w:rsidRPr="00533E65" w:rsidRDefault="006E24B1" w:rsidP="00D67462">
      <w:pPr>
        <w:ind w:firstLine="480"/>
        <w:rPr>
          <w:rFonts w:hint="eastAsia"/>
        </w:rPr>
      </w:pPr>
      <w:r w:rsidRPr="00A41A03">
        <w:t>我们的系统中使用</w:t>
      </w:r>
      <w:r w:rsidRPr="00A41A03">
        <w:rPr>
          <w:rFonts w:hint="eastAsia"/>
        </w:rPr>
        <w:t>了</w:t>
      </w:r>
      <w:r w:rsidRPr="00A41A03">
        <w:t>Chen</w:t>
      </w:r>
      <w:r w:rsidRPr="00A41A03">
        <w:rPr>
          <w:rFonts w:hint="eastAsia"/>
        </w:rPr>
        <w:t>等人在文献</w:t>
      </w:r>
      <w:r w:rsidR="00A41A03" w:rsidRPr="00A41A03">
        <w:t>{Chen, 2013 #52}</w:t>
      </w:r>
      <w:r w:rsidRPr="00A41A03">
        <w:t>中</w:t>
      </w:r>
      <w:r w:rsidRPr="00A41A03">
        <w:rPr>
          <w:rFonts w:hint="eastAsia"/>
        </w:rPr>
        <w:t>描述的</w:t>
      </w:r>
      <w:r w:rsidRPr="00A41A03">
        <w:t>部件</w:t>
      </w:r>
      <w:r w:rsidRPr="00A41A03">
        <w:rPr>
          <w:rFonts w:hint="eastAsia"/>
        </w:rPr>
        <w:t>轴心</w:t>
      </w:r>
      <w:r w:rsidRPr="00A41A03">
        <w:t>点之间的六种约束，包括并行度、正交性、共线轴端点、重叠轴端点、共面轴端点和共面轴等</w:t>
      </w:r>
      <w:r w:rsidRPr="00A41A03">
        <w:t>。</w:t>
      </w:r>
    </w:p>
    <w:p w:rsidR="00D67462" w:rsidRPr="006E24B1" w:rsidRDefault="00D67462" w:rsidP="006E24B1">
      <w:pPr>
        <w:pStyle w:val="31"/>
      </w:pPr>
      <w:r w:rsidRPr="006E24B1">
        <w:rPr>
          <w:rFonts w:hint="eastAsia"/>
        </w:rPr>
        <w:t>建立几何约束</w:t>
      </w:r>
    </w:p>
    <w:p w:rsidR="00D67462" w:rsidRPr="00A453DE" w:rsidRDefault="00D67462" w:rsidP="00D67462">
      <w:pPr>
        <w:pStyle w:val="31"/>
        <w:rPr>
          <w:rFonts w:hint="eastAsia"/>
        </w:rPr>
      </w:pPr>
      <w:r>
        <w:rPr>
          <w:rFonts w:hint="eastAsia"/>
        </w:rPr>
        <w:t>优化部件参数</w:t>
      </w:r>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36" w:name="_Toc505001640"/>
      <w:r>
        <w:rPr>
          <w:rFonts w:hint="eastAsia"/>
        </w:rPr>
        <w:lastRenderedPageBreak/>
        <w:t>基于图像的机械模型运动优化方法</w:t>
      </w:r>
      <w:bookmarkEnd w:id="36"/>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5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37" w:name="_Toc505001641"/>
      <w:r>
        <w:rPr>
          <w:rFonts w:hint="eastAsia"/>
        </w:rPr>
        <w:lastRenderedPageBreak/>
        <w:t>基于关节</w:t>
      </w:r>
      <w:r w:rsidR="004802B5">
        <w:rPr>
          <w:rFonts w:hint="eastAsia"/>
        </w:rPr>
        <w:t>优化</w:t>
      </w:r>
      <w:r>
        <w:rPr>
          <w:rFonts w:hint="eastAsia"/>
        </w:rPr>
        <w:t>的机械模型装箱方法</w:t>
      </w:r>
      <w:bookmarkEnd w:id="37"/>
    </w:p>
    <w:p w:rsidR="009F5760" w:rsidRDefault="00C402DF" w:rsidP="00C402DF">
      <w:pPr>
        <w:pStyle w:val="21"/>
      </w:pPr>
      <w:bookmarkStart w:id="38" w:name="_Toc505001642"/>
      <w:r>
        <w:rPr>
          <w:rFonts w:hint="eastAsia"/>
        </w:rPr>
        <w:t>引言</w:t>
      </w:r>
      <w:bookmarkEnd w:id="38"/>
    </w:p>
    <w:p w:rsidR="00306D97" w:rsidRDefault="00F0278F" w:rsidP="00FF01D1">
      <w:pPr>
        <w:pStyle w:val="21"/>
      </w:pPr>
      <w:bookmarkStart w:id="39" w:name="_Toc505001643"/>
      <w:r>
        <w:t>本章小结</w:t>
      </w:r>
      <w:bookmarkEnd w:id="39"/>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40" w:name="_Toc505001644"/>
      <w:r>
        <w:rPr>
          <w:rFonts w:hint="eastAsia"/>
        </w:rPr>
        <w:lastRenderedPageBreak/>
        <w:t>实时精确的半规则</w:t>
      </w:r>
      <w:r w:rsidR="004802B5">
        <w:rPr>
          <w:rFonts w:hint="eastAsia"/>
        </w:rPr>
        <w:t>网格化方法</w:t>
      </w:r>
      <w:bookmarkEnd w:id="40"/>
    </w:p>
    <w:p w:rsidR="00672FFE" w:rsidRDefault="004802B5" w:rsidP="004802B5">
      <w:pPr>
        <w:pStyle w:val="21"/>
      </w:pPr>
      <w:bookmarkStart w:id="41" w:name="_Toc505001645"/>
      <w:r>
        <w:rPr>
          <w:rFonts w:hint="eastAsia"/>
        </w:rPr>
        <w:t>引言</w:t>
      </w:r>
      <w:bookmarkEnd w:id="41"/>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0559C">
        <w:instrText xml:space="preserve"> ADDIN EN.CITE &lt;EndNote&gt;&lt;Cite&gt;&lt;Author&gt;Mallat&lt;/Author&gt;&lt;Year&gt;1989&lt;/Year&gt;&lt;RecNum&gt;1&lt;/RecNum&gt;&lt;DisplayText&gt;[32]&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0559C">
        <w:rPr>
          <w:noProof/>
        </w:rPr>
        <w:t>[</w:t>
      </w:r>
      <w:hyperlink w:anchor="_ENREF_32" w:tooltip="Mallat, 1989 #1" w:history="1">
        <w:r w:rsidR="00310286">
          <w:rPr>
            <w:noProof/>
          </w:rPr>
          <w:t>32</w:t>
        </w:r>
      </w:hyperlink>
      <w:r w:rsidR="0080559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0559C">
        <w:rPr>
          <w:vertAlign w:val="superscript"/>
        </w:rPr>
        <w:instrText xml:space="preserve"> ADDIN EN.CITE &lt;EndNote&gt;&lt;Cite&gt;&lt;Author&gt;Certain&lt;/Author&gt;&lt;Year&gt;1996&lt;/Year&gt;&lt;RecNum&gt;2&lt;/RecNum&gt;&lt;DisplayText&gt;[33]&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0559C">
        <w:rPr>
          <w:noProof/>
          <w:vertAlign w:val="superscript"/>
        </w:rPr>
        <w:t>[</w:t>
      </w:r>
      <w:hyperlink w:anchor="_ENREF_33" w:tooltip="Certain, 1996 #2" w:history="1">
        <w:r w:rsidR="00310286">
          <w:rPr>
            <w:noProof/>
            <w:vertAlign w:val="superscript"/>
          </w:rPr>
          <w:t>33</w:t>
        </w:r>
      </w:hyperlink>
      <w:r w:rsidR="0080559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0559C">
        <w:rPr>
          <w:vertAlign w:val="superscript"/>
        </w:rPr>
        <w:instrText xml:space="preserve"> ADDIN EN.CITE &lt;EndNote&gt;&lt;Cite&gt;&lt;Author&gt;Roudet&lt;/Author&gt;&lt;Year&gt;2007&lt;/Year&gt;&lt;RecNum&gt;3&lt;/RecNum&gt;&lt;DisplayText&gt;[34]&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0559C">
        <w:rPr>
          <w:noProof/>
          <w:vertAlign w:val="superscript"/>
        </w:rPr>
        <w:t>[</w:t>
      </w:r>
      <w:hyperlink w:anchor="_ENREF_34" w:tooltip="Roudet, 2007 #3" w:history="1">
        <w:r w:rsidR="00310286">
          <w:rPr>
            <w:noProof/>
            <w:vertAlign w:val="superscript"/>
          </w:rPr>
          <w:t>34</w:t>
        </w:r>
      </w:hyperlink>
      <w:r w:rsidR="0080559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 </w:instrText>
      </w:r>
      <w:r w:rsidR="0080559C">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DATA </w:instrText>
      </w:r>
      <w:r w:rsidR="0080559C">
        <w:fldChar w:fldCharType="end"/>
      </w:r>
      <w:r w:rsidR="00B920CB">
        <w:fldChar w:fldCharType="separate"/>
      </w:r>
      <w:r w:rsidR="0080559C">
        <w:rPr>
          <w:noProof/>
        </w:rPr>
        <w:t>[</w:t>
      </w:r>
      <w:hyperlink w:anchor="_ENREF_35" w:tooltip="Khodakovsky, 2004 #4" w:history="1">
        <w:r w:rsidR="00310286">
          <w:rPr>
            <w:noProof/>
          </w:rPr>
          <w:t>35-39</w:t>
        </w:r>
      </w:hyperlink>
      <w:r w:rsidR="0080559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0559C">
        <w:rPr>
          <w:vertAlign w:val="superscript"/>
        </w:rPr>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0559C">
        <w:rPr>
          <w:noProof/>
          <w:vertAlign w:val="superscript"/>
        </w:rPr>
        <w:t>[</w:t>
      </w:r>
      <w:hyperlink w:anchor="_ENREF_40" w:tooltip="Garland, 1997 #9" w:history="1">
        <w:r w:rsidR="00310286">
          <w:rPr>
            <w:noProof/>
            <w:vertAlign w:val="superscript"/>
          </w:rPr>
          <w:t>40</w:t>
        </w:r>
      </w:hyperlink>
      <w:r w:rsidR="0080559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42" w:name="_Toc505001646"/>
      <w:r>
        <w:rPr>
          <w:rFonts w:hint="eastAsia"/>
        </w:rPr>
        <w:t>相关背景</w:t>
      </w:r>
      <w:bookmarkEnd w:id="42"/>
    </w:p>
    <w:p w:rsidR="003C615B" w:rsidRDefault="003C615B" w:rsidP="003C615B">
      <w:pPr>
        <w:pStyle w:val="31"/>
      </w:pPr>
      <w:bookmarkStart w:id="43" w:name="_Toc505001647"/>
      <w:r>
        <w:rPr>
          <w:rFonts w:hint="eastAsia"/>
        </w:rPr>
        <w:t>半规则网格与多分辨率分析</w:t>
      </w:r>
      <w:bookmarkEnd w:id="43"/>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01248"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310286" w:rsidRPr="00826737" w:rsidRDefault="00310286" w:rsidP="002D2C15">
                              <w:pPr>
                                <w:pStyle w:val="aff"/>
                                <w:spacing w:before="163" w:after="163"/>
                                <w:ind w:firstLine="360"/>
                                <w:rPr>
                                  <w:rFonts w:ascii="黑体" w:eastAsia="黑体" w:hAnsi="黑体"/>
                                  <w:sz w:val="26"/>
                                  <w:szCs w:val="26"/>
                                </w:rPr>
                              </w:pPr>
                              <w:bookmarkStart w:id="44" w:name="_Toc507045495"/>
                              <w:r>
                                <w:t>图</w:t>
                              </w:r>
                              <w:r>
                                <w:t xml:space="preserve"> </w:t>
                              </w:r>
                              <w:r w:rsidR="00B53F17">
                                <w:fldChar w:fldCharType="begin"/>
                              </w:r>
                              <w:r w:rsidR="00B53F17">
                                <w:instrText xml:space="preserve"> STYLEREF 1 \s </w:instrText>
                              </w:r>
                              <w:r w:rsidR="00B53F17">
                                <w:fldChar w:fldCharType="separate"/>
                              </w:r>
                              <w:r w:rsidR="00B53F17">
                                <w:t>5</w:t>
                              </w:r>
                              <w:r w:rsidR="00B53F17">
                                <w:fldChar w:fldCharType="end"/>
                              </w:r>
                              <w:r w:rsidR="00B53F17">
                                <w:t>.</w:t>
                              </w:r>
                              <w:r w:rsidR="00B53F17">
                                <w:fldChar w:fldCharType="begin"/>
                              </w:r>
                              <w:r w:rsidR="00B53F17">
                                <w:instrText xml:space="preserve"> SEQ </w:instrText>
                              </w:r>
                              <w:r w:rsidR="00B53F17">
                                <w:instrText>图</w:instrText>
                              </w:r>
                              <w:r w:rsidR="00B53F17">
                                <w:instrText xml:space="preserve"> \* ARABIC \s 1 </w:instrText>
                              </w:r>
                              <w:r w:rsidR="00B53F17">
                                <w:fldChar w:fldCharType="separate"/>
                              </w:r>
                              <w:r w:rsidR="00B53F17">
                                <w:t>1</w:t>
                              </w:r>
                              <w:r w:rsidR="00B53F17">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46" style="position:absolute;left:0;text-align:left;margin-left:0;margin-top:12.85pt;width:413.85pt;height:224.5pt;z-index:25170124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Gw3B5/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4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59" o:title=""/>
                  <v:path arrowok="t"/>
                </v:shape>
                <v:shape id="文本框 1" o:spid="_x0000_s104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310286" w:rsidRPr="00826737" w:rsidRDefault="00310286" w:rsidP="002D2C15">
                        <w:pPr>
                          <w:pStyle w:val="aff"/>
                          <w:spacing w:before="163" w:after="163"/>
                          <w:ind w:firstLine="360"/>
                          <w:rPr>
                            <w:rFonts w:ascii="黑体" w:eastAsia="黑体" w:hAnsi="黑体"/>
                            <w:sz w:val="26"/>
                            <w:szCs w:val="26"/>
                          </w:rPr>
                        </w:pPr>
                        <w:bookmarkStart w:id="45" w:name="_Toc507045495"/>
                        <w:r>
                          <w:t>图</w:t>
                        </w:r>
                        <w:r>
                          <w:t xml:space="preserve"> </w:t>
                        </w:r>
                        <w:r w:rsidR="00B53F17">
                          <w:fldChar w:fldCharType="begin"/>
                        </w:r>
                        <w:r w:rsidR="00B53F17">
                          <w:instrText xml:space="preserve"> STYLEREF 1 \s </w:instrText>
                        </w:r>
                        <w:r w:rsidR="00B53F17">
                          <w:fldChar w:fldCharType="separate"/>
                        </w:r>
                        <w:r w:rsidR="00B53F17">
                          <w:t>5</w:t>
                        </w:r>
                        <w:r w:rsidR="00B53F17">
                          <w:fldChar w:fldCharType="end"/>
                        </w:r>
                        <w:r w:rsidR="00B53F17">
                          <w:t>.</w:t>
                        </w:r>
                        <w:r w:rsidR="00B53F17">
                          <w:fldChar w:fldCharType="begin"/>
                        </w:r>
                        <w:r w:rsidR="00B53F17">
                          <w:instrText xml:space="preserve"> SEQ </w:instrText>
                        </w:r>
                        <w:r w:rsidR="00B53F17">
                          <w:instrText>图</w:instrText>
                        </w:r>
                        <w:r w:rsidR="00B53F17">
                          <w:instrText xml:space="preserve"> \* ARABIC \s 1 </w:instrText>
                        </w:r>
                        <w:r w:rsidR="00B53F17">
                          <w:fldChar w:fldCharType="separate"/>
                        </w:r>
                        <w:r w:rsidR="00B53F17">
                          <w:t>1</w:t>
                        </w:r>
                        <w:r w:rsidR="00B53F17">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45"/>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46" w:name="_Toc505001648"/>
      <w:r>
        <w:rPr>
          <w:rFonts w:hint="eastAsia"/>
        </w:rPr>
        <w:t>网格</w:t>
      </w:r>
      <w:r w:rsidR="003C615B">
        <w:rPr>
          <w:rFonts w:hint="eastAsia"/>
        </w:rPr>
        <w:t>半规则化算法</w:t>
      </w:r>
      <w:r w:rsidR="0070552A">
        <w:rPr>
          <w:rFonts w:hint="eastAsia"/>
        </w:rPr>
        <w:t>综述</w:t>
      </w:r>
      <w:bookmarkEnd w:id="46"/>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0559C">
        <w:rPr>
          <w:vertAlign w:val="superscript"/>
        </w:rPr>
        <w:instrText xml:space="preserve"> ADDIN EN.CITE &lt;EndNote&gt;&lt;Cite&gt;&lt;Author&gt;Payan&lt;/Author&gt;&lt;Year&gt;2015&lt;/Year&gt;&lt;RecNum&gt;12&lt;/RecNum&gt;&lt;DisplayText&gt;[4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0559C">
        <w:rPr>
          <w:noProof/>
          <w:vertAlign w:val="superscript"/>
        </w:rPr>
        <w:t>[</w:t>
      </w:r>
      <w:hyperlink w:anchor="_ENREF_41" w:tooltip="Payan, 2015 #12" w:history="1">
        <w:r w:rsidR="00310286">
          <w:rPr>
            <w:noProof/>
            <w:vertAlign w:val="superscript"/>
          </w:rPr>
          <w:t>41</w:t>
        </w:r>
      </w:hyperlink>
      <w:r w:rsidR="0080559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03296"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310286" w:rsidRPr="00E12106" w:rsidRDefault="00310286" w:rsidP="00000F38">
                              <w:pPr>
                                <w:pStyle w:val="aff"/>
                                <w:spacing w:before="163" w:after="163"/>
                                <w:ind w:firstLine="360"/>
                                <w:rPr>
                                  <w:rFonts w:eastAsia="宋体"/>
                                  <w:sz w:val="24"/>
                                  <w:szCs w:val="24"/>
                                </w:rPr>
                              </w:pPr>
                              <w:bookmarkStart w:id="47" w:name="_Toc507045496"/>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2</w:t>
                              </w:r>
                              <w:r w:rsidR="00B53F17">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49" style="position:absolute;left:0;text-align:left;margin-left:0;margin-top:7.45pt;width:413.9pt;height:446.65pt;z-index:25170329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EKJCC/UAwAArg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5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61" o:title=""/>
                  <v:path arrowok="t"/>
                </v:shape>
                <v:shape id="文本框 7" o:spid="_x0000_s105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310286" w:rsidRPr="00E12106" w:rsidRDefault="00310286" w:rsidP="00000F38">
                        <w:pPr>
                          <w:pStyle w:val="aff"/>
                          <w:spacing w:before="163" w:after="163"/>
                          <w:ind w:firstLine="360"/>
                          <w:rPr>
                            <w:rFonts w:eastAsia="宋体"/>
                            <w:sz w:val="24"/>
                            <w:szCs w:val="24"/>
                          </w:rPr>
                        </w:pPr>
                        <w:bookmarkStart w:id="48" w:name="_Toc507045496"/>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2</w:t>
                        </w:r>
                        <w:r w:rsidR="00B53F17">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8"/>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0559C">
        <w:instrText xml:space="preserve"> ADDIN EN.CITE &lt;EndNote&gt;&lt;Cite&gt;&lt;Author&gt;Alliez&lt;/Author&gt;&lt;Year&gt;2002&lt;/Year&gt;&lt;RecNum&gt;13&lt;/RecNum&gt;&lt;DisplayText&gt;[42, 4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0559C">
        <w:rPr>
          <w:noProof/>
        </w:rPr>
        <w:t>[</w:t>
      </w:r>
      <w:hyperlink w:anchor="_ENREF_42" w:tooltip="Alliez, 2002 #13" w:history="1">
        <w:r w:rsidR="00310286">
          <w:rPr>
            <w:noProof/>
          </w:rPr>
          <w:t>42</w:t>
        </w:r>
      </w:hyperlink>
      <w:r w:rsidR="0080559C">
        <w:rPr>
          <w:noProof/>
        </w:rPr>
        <w:t xml:space="preserve">, </w:t>
      </w:r>
      <w:hyperlink w:anchor="_ENREF_43" w:tooltip="Schreiner, 2004 #14" w:history="1">
        <w:r w:rsidR="00310286">
          <w:rPr>
            <w:noProof/>
          </w:rPr>
          <w:t>43</w:t>
        </w:r>
      </w:hyperlink>
      <w:r w:rsidR="0080559C">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0559C">
        <w:instrText xml:space="preserve"> ADDIN EN.CITE &lt;EndNote&gt;&lt;Cite&gt;&lt;Author&gt;Floater&lt;/Author&gt;&lt;Year&gt;2005&lt;/Year&gt;&lt;RecNum&gt;15&lt;/RecNum&gt;&lt;DisplayText&gt;[44, 4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0559C">
        <w:rPr>
          <w:noProof/>
        </w:rPr>
        <w:t>[</w:t>
      </w:r>
      <w:hyperlink w:anchor="_ENREF_44" w:tooltip="Floater, 2005 #15" w:history="1">
        <w:r w:rsidR="00310286">
          <w:rPr>
            <w:noProof/>
          </w:rPr>
          <w:t>44</w:t>
        </w:r>
      </w:hyperlink>
      <w:r w:rsidR="0080559C">
        <w:rPr>
          <w:noProof/>
        </w:rPr>
        <w:t xml:space="preserve">, </w:t>
      </w:r>
      <w:hyperlink w:anchor="_ENREF_45" w:tooltip="Lee, 1998 #16" w:history="1">
        <w:r w:rsidR="00310286">
          <w:rPr>
            <w:noProof/>
          </w:rPr>
          <w:t>45</w:t>
        </w:r>
      </w:hyperlink>
      <w:r w:rsidR="0080559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49" w:name="_Toc505001649"/>
      <w:r>
        <w:rPr>
          <w:rFonts w:hint="eastAsia"/>
        </w:rPr>
        <w:t>网格</w:t>
      </w:r>
      <w:r w:rsidR="003C615B">
        <w:rPr>
          <w:rFonts w:hint="eastAsia"/>
        </w:rPr>
        <w:t>半规则化相关工作</w:t>
      </w:r>
      <w:bookmarkEnd w:id="4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 </w:instrText>
      </w:r>
      <w:r w:rsidR="0080559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DATA </w:instrText>
      </w:r>
      <w:r w:rsidR="0080559C">
        <w:rPr>
          <w:vertAlign w:val="superscript"/>
        </w:rPr>
      </w:r>
      <w:r w:rsidR="0080559C">
        <w:rPr>
          <w:vertAlign w:val="superscript"/>
        </w:rPr>
        <w:fldChar w:fldCharType="end"/>
      </w:r>
      <w:r w:rsidRPr="0007238C">
        <w:rPr>
          <w:vertAlign w:val="superscript"/>
        </w:rPr>
        <w:fldChar w:fldCharType="separate"/>
      </w:r>
      <w:r w:rsidR="0080559C">
        <w:rPr>
          <w:noProof/>
          <w:vertAlign w:val="superscript"/>
        </w:rPr>
        <w:t>[</w:t>
      </w:r>
      <w:hyperlink w:anchor="_ENREF_45" w:tooltip="Lee, 1998 #16" w:history="1">
        <w:r w:rsidR="00310286">
          <w:rPr>
            <w:noProof/>
            <w:vertAlign w:val="superscript"/>
          </w:rPr>
          <w:t>45</w:t>
        </w:r>
      </w:hyperlink>
      <w:r w:rsidR="0080559C">
        <w:rPr>
          <w:noProof/>
          <w:vertAlign w:val="superscript"/>
        </w:rPr>
        <w:t xml:space="preserve">, </w:t>
      </w:r>
      <w:hyperlink w:anchor="_ENREF_46" w:tooltip="Lounsbery, 1993 #17" w:history="1">
        <w:r w:rsidR="00310286">
          <w:rPr>
            <w:noProof/>
            <w:vertAlign w:val="superscript"/>
          </w:rPr>
          <w:t>46</w:t>
        </w:r>
      </w:hyperlink>
      <w:r w:rsidR="0080559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 </w:instrText>
      </w:r>
      <w:r w:rsidR="0080559C">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DATA </w:instrText>
      </w:r>
      <w:r w:rsidR="0080559C">
        <w:fldChar w:fldCharType="end"/>
      </w:r>
      <w:r>
        <w:fldChar w:fldCharType="separate"/>
      </w:r>
      <w:r w:rsidR="0080559C">
        <w:rPr>
          <w:noProof/>
        </w:rPr>
        <w:t>[</w:t>
      </w:r>
      <w:hyperlink w:anchor="_ENREF_45" w:tooltip="Lee, 1998 #16" w:history="1">
        <w:r w:rsidR="00310286">
          <w:rPr>
            <w:noProof/>
          </w:rPr>
          <w:t>45</w:t>
        </w:r>
      </w:hyperlink>
      <w:r w:rsidR="0080559C">
        <w:rPr>
          <w:noProof/>
        </w:rPr>
        <w:t xml:space="preserve">, </w:t>
      </w:r>
      <w:hyperlink w:anchor="_ENREF_47" w:tooltip="Eck, 1995 #18" w:history="1">
        <w:r w:rsidR="00310286">
          <w:rPr>
            <w:noProof/>
          </w:rPr>
          <w:t>47</w:t>
        </w:r>
      </w:hyperlink>
      <w:r w:rsidR="0080559C">
        <w:rPr>
          <w:noProof/>
        </w:rPr>
        <w:t xml:space="preserve">, </w:t>
      </w:r>
      <w:hyperlink w:anchor="_ENREF_48" w:tooltip="Gioia, 1999 #19" w:history="1">
        <w:r w:rsidR="00310286">
          <w:rPr>
            <w:noProof/>
          </w:rPr>
          <w:t>48</w:t>
        </w:r>
      </w:hyperlink>
      <w:r w:rsidR="0080559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0559C">
        <w:instrText xml:space="preserve"> ADDIN EN.CITE &lt;EndNote&gt;&lt;Cite&gt;&lt;Author&gt;Guskov&lt;/Author&gt;&lt;Year&gt;2000&lt;/Year&gt;&lt;RecNum&gt;20&lt;/RecNum&gt;&lt;DisplayText&gt;[49, 5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0559C">
        <w:rPr>
          <w:noProof/>
        </w:rPr>
        <w:t>[</w:t>
      </w:r>
      <w:hyperlink w:anchor="_ENREF_49" w:tooltip="Guskov, 2000 #20" w:history="1">
        <w:r w:rsidR="00310286">
          <w:rPr>
            <w:noProof/>
          </w:rPr>
          <w:t>49</w:t>
        </w:r>
      </w:hyperlink>
      <w:r w:rsidR="0080559C">
        <w:rPr>
          <w:noProof/>
        </w:rPr>
        <w:t xml:space="preserve">, </w:t>
      </w:r>
      <w:hyperlink w:anchor="_ENREF_50" w:tooltip="Lee, 2000 #21" w:history="1">
        <w:r w:rsidR="00310286">
          <w:rPr>
            <w:noProof/>
          </w:rPr>
          <w:t>50</w:t>
        </w:r>
      </w:hyperlink>
      <w:r w:rsidR="0080559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 </w:instrText>
      </w:r>
      <w:r w:rsidR="0080559C">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1" w:tooltip="Hormann, 2001 #22" w:history="1">
        <w:r w:rsidR="00310286">
          <w:rPr>
            <w:noProof/>
          </w:rPr>
          <w:t>51-54</w:t>
        </w:r>
      </w:hyperlink>
      <w:r w:rsidR="0080559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 </w:instrText>
      </w:r>
      <w:r w:rsidR="0080559C">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5" w:tooltip="Denis, 2010 #26" w:history="1">
        <w:r w:rsidR="00310286">
          <w:rPr>
            <w:noProof/>
          </w:rPr>
          <w:t>55-57</w:t>
        </w:r>
      </w:hyperlink>
      <w:r w:rsidR="0080559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0559C">
        <w:rPr>
          <w:noProof/>
        </w:rPr>
        <w:t>[</w:t>
      </w:r>
      <w:hyperlink w:anchor="_ENREF_45" w:tooltip="Lee, 1998 #16" w:history="1">
        <w:r w:rsidR="00310286">
          <w:rPr>
            <w:noProof/>
          </w:rPr>
          <w:t>45</w:t>
        </w:r>
      </w:hyperlink>
      <w:r w:rsidR="0080559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0559C">
        <w:instrText xml:space="preserve"> ADDIN EN.CITE &lt;EndNote&gt;&lt;Cite&gt;&lt;Author&gt;Schroeder&lt;/Author&gt;&lt;Year&gt;1992&lt;/Year&gt;&lt;RecNum&gt;32&lt;/RecNum&gt;&lt;DisplayText&gt;[58]&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0559C">
        <w:rPr>
          <w:noProof/>
        </w:rPr>
        <w:t>[</w:t>
      </w:r>
      <w:hyperlink w:anchor="_ENREF_58" w:tooltip="Schroeder, 1992 #32" w:history="1">
        <w:r w:rsidR="00310286">
          <w:rPr>
            <w:noProof/>
          </w:rPr>
          <w:t>58</w:t>
        </w:r>
      </w:hyperlink>
      <w:r w:rsidR="0080559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Rossignac&lt;/Author&gt;&lt;Year&gt;1993&lt;/Year&gt;&lt;RecNum&gt;33&lt;/RecNum&gt;&lt;DisplayText&gt;[59]&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0559C">
        <w:rPr>
          <w:noProof/>
          <w:vertAlign w:val="superscript"/>
        </w:rPr>
        <w:t>[</w:t>
      </w:r>
      <w:hyperlink w:anchor="_ENREF_59" w:tooltip="Rossignac, 1993 #33" w:history="1">
        <w:r w:rsidR="00310286">
          <w:rPr>
            <w:noProof/>
            <w:vertAlign w:val="superscript"/>
          </w:rPr>
          <w:t>59</w:t>
        </w:r>
      </w:hyperlink>
      <w:r w:rsidR="0080559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Lindstrom&lt;/Author&gt;&lt;Year&gt;2000&lt;/Year&gt;&lt;RecNum&gt;34&lt;/RecNum&gt;&lt;DisplayText&gt;[60]&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0559C">
        <w:rPr>
          <w:noProof/>
          <w:vertAlign w:val="superscript"/>
        </w:rPr>
        <w:t>[</w:t>
      </w:r>
      <w:hyperlink w:anchor="_ENREF_60" w:tooltip="Lindstrom, 2000 #34" w:history="1">
        <w:r w:rsidR="00310286">
          <w:rPr>
            <w:noProof/>
            <w:vertAlign w:val="superscript"/>
          </w:rPr>
          <w:t>60</w:t>
        </w:r>
      </w:hyperlink>
      <w:r w:rsidR="0080559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0559C">
        <w:instrText xml:space="preserve"> ADDIN EN.CITE &lt;EndNote&gt;&lt;Cite&gt;&lt;Author&gt;Schaefer&lt;/Author&gt;&lt;Year&gt;2003&lt;/Year&gt;&lt;RecNum&gt;35&lt;/RecNum&gt;&lt;DisplayText&gt;[61]&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0559C">
        <w:rPr>
          <w:noProof/>
        </w:rPr>
        <w:t>[</w:t>
      </w:r>
      <w:hyperlink w:anchor="_ENREF_61" w:tooltip="Schaefer, 2003 #35" w:history="1">
        <w:r w:rsidR="00310286">
          <w:rPr>
            <w:noProof/>
          </w:rPr>
          <w:t>61</w:t>
        </w:r>
      </w:hyperlink>
      <w:r w:rsidR="0080559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0559C">
        <w:instrText xml:space="preserve"> ADDIN EN.CITE &lt;EndNote&gt;&lt;Cite&gt;&lt;Author&gt;Gueziec&lt;/Author&gt;&lt;Year&gt;1995&lt;/Year&gt;&lt;RecNum&gt;36&lt;/RecNum&gt;&lt;DisplayText&gt;[62]&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0559C">
        <w:rPr>
          <w:noProof/>
        </w:rPr>
        <w:t>[</w:t>
      </w:r>
      <w:hyperlink w:anchor="_ENREF_62" w:tooltip="Gueziec, 1995 #36" w:history="1">
        <w:r w:rsidR="00310286">
          <w:rPr>
            <w:noProof/>
          </w:rPr>
          <w:t>62</w:t>
        </w:r>
      </w:hyperlink>
      <w:r w:rsidR="0080559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0559C">
        <w:rPr>
          <w:noProof/>
        </w:rPr>
        <w:t>[</w:t>
      </w:r>
      <w:hyperlink w:anchor="_ENREF_40" w:tooltip="Garland, 1997 #9" w:history="1">
        <w:r w:rsidR="00310286">
          <w:rPr>
            <w:noProof/>
          </w:rPr>
          <w:t>40</w:t>
        </w:r>
      </w:hyperlink>
      <w:r w:rsidR="0080559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0559C">
        <w:instrText xml:space="preserve"> ADDIN EN.CITE &lt;EndNote&gt;&lt;Cite&gt;&lt;Author&gt;Cabiddu&lt;/Author&gt;&lt;Year&gt;2015&lt;/Year&gt;&lt;RecNum&gt;37&lt;/RecNum&gt;&lt;DisplayText&gt;[63, 64]&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0559C">
        <w:rPr>
          <w:noProof/>
        </w:rPr>
        <w:t>[</w:t>
      </w:r>
      <w:hyperlink w:anchor="_ENREF_63" w:tooltip="Cabiddu, 2015 #37" w:history="1">
        <w:r w:rsidR="00310286">
          <w:rPr>
            <w:noProof/>
          </w:rPr>
          <w:t>63</w:t>
        </w:r>
      </w:hyperlink>
      <w:r w:rsidR="0080559C">
        <w:rPr>
          <w:noProof/>
        </w:rPr>
        <w:t xml:space="preserve">, </w:t>
      </w:r>
      <w:hyperlink w:anchor="_ENREF_64" w:tooltip="Xiong, 2008 #38" w:history="1">
        <w:r w:rsidR="00310286">
          <w:rPr>
            <w:noProof/>
          </w:rPr>
          <w:t>64</w:t>
        </w:r>
      </w:hyperlink>
      <w:r w:rsidR="0080559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0559C">
        <w:instrText xml:space="preserve"> ADDIN EN.CITE &lt;EndNote&gt;&lt;Cite&gt;&lt;Author&gt;Tatarchuk&lt;/Author&gt;&lt;Year&gt;2007&lt;/Year&gt;&lt;RecNum&gt;39&lt;/RecNum&gt;&lt;DisplayText&gt;[65]&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0559C">
        <w:rPr>
          <w:noProof/>
        </w:rPr>
        <w:t>[</w:t>
      </w:r>
      <w:hyperlink w:anchor="_ENREF_65" w:tooltip="Tatarchuk, 2007 #39" w:history="1">
        <w:r w:rsidR="00310286">
          <w:rPr>
            <w:noProof/>
          </w:rPr>
          <w:t>65</w:t>
        </w:r>
      </w:hyperlink>
      <w:r w:rsidR="0080559C">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0559C">
        <w:instrText xml:space="preserve"> ADDIN EN.CITE &lt;EndNote&gt;&lt;Cite&gt;&lt;Author&gt;Shontz&lt;/Author&gt;&lt;Year&gt;2013&lt;/Year&gt;&lt;RecNum&gt;40&lt;/RecNum&gt;&lt;DisplayText&gt;[66]&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0559C">
        <w:rPr>
          <w:noProof/>
        </w:rPr>
        <w:t>[</w:t>
      </w:r>
      <w:hyperlink w:anchor="_ENREF_66" w:tooltip="Shontz, 2013 #40" w:history="1">
        <w:r w:rsidR="00310286">
          <w:rPr>
            <w:noProof/>
          </w:rPr>
          <w:t>66</w:t>
        </w:r>
      </w:hyperlink>
      <w:r w:rsidR="0080559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310286">
          <w:rPr>
            <w:noProof/>
          </w:rPr>
          <w:t>67</w:t>
        </w:r>
      </w:hyperlink>
      <w:r w:rsidR="0080559C">
        <w:rPr>
          <w:noProof/>
        </w:rPr>
        <w:t xml:space="preserve">, </w:t>
      </w:r>
      <w:hyperlink w:anchor="_ENREF_68" w:tooltip="Cellier, 2012 #42" w:history="1">
        <w:r w:rsidR="00310286">
          <w:rPr>
            <w:noProof/>
          </w:rPr>
          <w:t>68</w:t>
        </w:r>
      </w:hyperlink>
      <w:r w:rsidR="0080559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310286">
          <w:rPr>
            <w:noProof/>
          </w:rPr>
          <w:t>67</w:t>
        </w:r>
      </w:hyperlink>
      <w:r w:rsidR="0080559C">
        <w:rPr>
          <w:noProof/>
        </w:rPr>
        <w:t xml:space="preserve">, </w:t>
      </w:r>
      <w:hyperlink w:anchor="_ENREF_68" w:tooltip="Cellier, 2012 #42" w:history="1">
        <w:r w:rsidR="00310286">
          <w:rPr>
            <w:noProof/>
          </w:rPr>
          <w:t>68</w:t>
        </w:r>
      </w:hyperlink>
      <w:r w:rsidR="0080559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0559C">
        <w:rPr>
          <w:noProof/>
        </w:rPr>
        <w:t>[</w:t>
      </w:r>
      <w:hyperlink w:anchor="_ENREF_40" w:tooltip="Garland, 1997 #9" w:history="1">
        <w:r w:rsidR="00310286">
          <w:rPr>
            <w:noProof/>
          </w:rPr>
          <w:t>40</w:t>
        </w:r>
      </w:hyperlink>
      <w:r w:rsidR="0080559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50"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50"/>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0559C">
        <w:rPr>
          <w:noProof/>
        </w:rPr>
        <w:t>[</w:t>
      </w:r>
      <w:hyperlink w:anchor="_ENREF_40" w:tooltip="Garland, 1997 #9" w:history="1">
        <w:r w:rsidR="00310286">
          <w:rPr>
            <w:noProof/>
          </w:rPr>
          <w:t>40</w:t>
        </w:r>
      </w:hyperlink>
      <w:r w:rsidR="0080559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05344"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310286" w:rsidRPr="00AC20FB" w:rsidRDefault="00310286" w:rsidP="00293329">
                              <w:pPr>
                                <w:pStyle w:val="aff"/>
                                <w:spacing w:before="163" w:after="163"/>
                                <w:ind w:firstLine="360"/>
                              </w:pPr>
                              <w:bookmarkStart w:id="51" w:name="_Toc507045497"/>
                              <w:r w:rsidRPr="00AC20FB">
                                <w:rPr>
                                  <w:rFonts w:hint="eastAsia"/>
                                </w:rPr>
                                <w:t>图</w:t>
                              </w:r>
                              <w:r w:rsidRPr="00AC20FB">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3</w:t>
                              </w:r>
                              <w:r w:rsidR="00B53F17">
                                <w:fldChar w:fldCharType="end"/>
                              </w:r>
                              <w:r w:rsidRPr="00AC20FB">
                                <w:rPr>
                                  <w:rFonts w:hint="eastAsia"/>
                                </w:rPr>
                                <w:t>基于层次的网格半规则化算法流程图</w:t>
                              </w:r>
                              <w:r w:rsidRPr="00AC20FB">
                                <w:t>。</w:t>
                              </w:r>
                              <w:r w:rsidRPr="00AC20FB">
                                <w:rPr>
                                  <w:rFonts w:hint="eastAsia"/>
                                </w:rPr>
                                <w:t>输入网格</w:t>
                              </w:r>
                              <w:bookmarkStart w:id="52" w:name="OLE_LINK136"/>
                              <w:bookmarkStart w:id="53" w:name="OLE_LINK137"/>
                              <w:bookmarkStart w:id="5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2"/>
                              <w:bookmarkEnd w:id="53"/>
                              <w:bookmarkEnd w:id="5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52" style="position:absolute;left:0;text-align:left;margin-left:0;margin-top:68.75pt;width:413.25pt;height:342.15pt;z-index:25170534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p3yS6A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DWPVwUTVX&#10;izugxCjIKgRsNbsScP0NtW5GDbw6oISX1L2AT1GpzThSjRSRUpm3D+nRHrILuxHZwCs2juyPK4rT&#10;q3omIe/g0rWCaYV5K8hVPVXQHlCqgMaLcMC4qhULo+rXUBYTvAW2qGRw1zhyrTh14S2FB5rxycQb&#10;hSF4I281jM4wEpDml9vX1Oimqh2MhueqrSyaHxR3sEXSrZ6sHBDvK3/PIlQ+LqDKveSfR9/ZzVOO&#10;7+9/195q/w/H+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Bvp3yS6AMAALg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5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63" o:title=""/>
                  <v:path arrowok="t"/>
                </v:shape>
                <v:shape id="文本框 13" o:spid="_x0000_s105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310286" w:rsidRPr="00AC20FB" w:rsidRDefault="00310286" w:rsidP="00293329">
                        <w:pPr>
                          <w:pStyle w:val="aff"/>
                          <w:spacing w:before="163" w:after="163"/>
                          <w:ind w:firstLine="360"/>
                        </w:pPr>
                        <w:bookmarkStart w:id="55" w:name="_Toc507045497"/>
                        <w:r w:rsidRPr="00AC20FB">
                          <w:rPr>
                            <w:rFonts w:hint="eastAsia"/>
                          </w:rPr>
                          <w:t>图</w:t>
                        </w:r>
                        <w:r w:rsidRPr="00AC20FB">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3</w:t>
                        </w:r>
                        <w:r w:rsidR="00B53F17">
                          <w:fldChar w:fldCharType="end"/>
                        </w:r>
                        <w:r w:rsidRPr="00AC20FB">
                          <w:rPr>
                            <w:rFonts w:hint="eastAsia"/>
                          </w:rPr>
                          <w:t>基于层次的网格半规则化算法流程图</w:t>
                        </w:r>
                        <w:r w:rsidRPr="00AC20FB">
                          <w:t>。</w:t>
                        </w:r>
                        <w:r w:rsidRPr="00AC20FB">
                          <w:rPr>
                            <w:rFonts w:hint="eastAsia"/>
                          </w:rPr>
                          <w:t>输入网格</w:t>
                        </w:r>
                        <w:bookmarkStart w:id="56" w:name="OLE_LINK136"/>
                        <w:bookmarkStart w:id="57" w:name="OLE_LINK137"/>
                        <w:bookmarkStart w:id="5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6"/>
                        <w:bookmarkEnd w:id="57"/>
                        <w:bookmarkEnd w:id="5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55"/>
                      </w:p>
                    </w:txbxContent>
                  </v:textbox>
                </v:shape>
                <w10:wrap type="topAndBottom"/>
              </v:group>
            </w:pict>
          </mc:Fallback>
        </mc:AlternateContent>
      </w:r>
    </w:p>
    <w:p w:rsidR="00333765" w:rsidRDefault="00C65D8B" w:rsidP="00C65D8B">
      <w:pPr>
        <w:pStyle w:val="21"/>
      </w:pPr>
      <w:bookmarkStart w:id="59" w:name="_Toc505001651"/>
      <w:r>
        <w:rPr>
          <w:rFonts w:hint="eastAsia"/>
        </w:rPr>
        <w:t>基于层次的网格并行简化</w:t>
      </w:r>
      <w:bookmarkEnd w:id="59"/>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60" w:name="_Toc505001652"/>
      <w:r>
        <w:rPr>
          <w:rFonts w:hint="eastAsia"/>
        </w:rPr>
        <w:t>网格</w:t>
      </w:r>
      <w:r w:rsidR="0000280B">
        <w:rPr>
          <w:rFonts w:hint="eastAsia"/>
        </w:rPr>
        <w:t>分层</w:t>
      </w:r>
      <w:r>
        <w:rPr>
          <w:rFonts w:hint="eastAsia"/>
        </w:rPr>
        <w:t>并行</w:t>
      </w:r>
      <w:r w:rsidR="0000280B">
        <w:rPr>
          <w:rFonts w:hint="eastAsia"/>
        </w:rPr>
        <w:t>简化</w:t>
      </w:r>
      <w:bookmarkEnd w:id="60"/>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07392"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310286" w:rsidRPr="0030130E" w:rsidRDefault="00310286" w:rsidP="00984126">
                              <w:pPr>
                                <w:pStyle w:val="aff"/>
                                <w:spacing w:before="163" w:after="163"/>
                                <w:ind w:firstLine="360"/>
                                <w:rPr>
                                  <w:rFonts w:eastAsia="宋体"/>
                                  <w:sz w:val="24"/>
                                  <w:szCs w:val="24"/>
                                </w:rPr>
                              </w:pPr>
                              <w:bookmarkStart w:id="61" w:name="_Toc507045498"/>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4</w:t>
                              </w:r>
                              <w:r w:rsidR="00B53F17">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55" style="position:absolute;left:0;text-align:left;margin-left:0;margin-top:64.05pt;width:413.55pt;height:218pt;z-index:25170739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h1xr6A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">
                <v:shape id="文本框 15" o:spid="_x0000_s105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310286" w:rsidRPr="0030130E" w:rsidRDefault="00310286" w:rsidP="00984126">
                        <w:pPr>
                          <w:pStyle w:val="aff"/>
                          <w:spacing w:before="163" w:after="163"/>
                          <w:ind w:firstLine="360"/>
                          <w:rPr>
                            <w:rFonts w:eastAsia="宋体"/>
                            <w:sz w:val="24"/>
                            <w:szCs w:val="24"/>
                          </w:rPr>
                        </w:pPr>
                        <w:bookmarkStart w:id="62" w:name="_Toc507045498"/>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4</w:t>
                        </w:r>
                        <w:r w:rsidR="00B53F17">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62"/>
                      </w:p>
                    </w:txbxContent>
                  </v:textbox>
                </v:shape>
                <v:shape id="图片 16" o:spid="_x0000_s105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65"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310286">
          <w:rPr>
            <w:noProof/>
          </w:rPr>
          <w:t>69</w:t>
        </w:r>
      </w:hyperlink>
      <w:r w:rsidR="0080559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w:t>
            </w:r>
            <w:r w:rsidR="00141516">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F6A14"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2</w:t>
            </w:r>
            <w:r w:rsidR="00141516">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3</w:t>
            </w:r>
            <w:r w:rsidR="00141516">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63" w:name="OLE_LINK16"/>
            <w:bookmarkStart w:id="64" w:name="OLE_LINK17"/>
          </w:p>
        </w:tc>
        <w:tc>
          <w:tcPr>
            <w:tcW w:w="6539" w:type="dxa"/>
            <w:vAlign w:val="center"/>
          </w:tcPr>
          <w:p w:rsidR="003D7D18" w:rsidRPr="001E202C" w:rsidRDefault="000F6A14"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4</w:t>
            </w:r>
            <w:r w:rsidR="00141516">
              <w:fldChar w:fldCharType="end"/>
            </w:r>
            <w:r w:rsidRPr="001E202C">
              <w:t>)</w:t>
            </w:r>
          </w:p>
        </w:tc>
      </w:tr>
    </w:tbl>
    <w:bookmarkEnd w:id="63"/>
    <w:bookmarkEnd w:id="64"/>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310286">
          <w:rPr>
            <w:noProof/>
          </w:rPr>
          <w:t>69</w:t>
        </w:r>
      </w:hyperlink>
      <w:r w:rsidR="0080559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65" w:name="_Toc507045505"/>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6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66" w:name="_Toc507045506"/>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66"/>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67" w:name="OLE_LINK1"/>
            <w:bookmarkStart w:id="68" w:name="OLE_LINK2"/>
            <w:bookmarkStart w:id="69" w:name="OLE_LINK3"/>
            <w:bookmarkStart w:id="70" w:name="OLE_LINK4"/>
            <w:bookmarkStart w:id="71" w:name="OLE_LINK5"/>
            <w:bookmarkStart w:id="72" w:name="OLE_LINK6"/>
            <w:bookmarkStart w:id="73"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67"/>
            <w:bookmarkEnd w:id="68"/>
            <w:bookmarkEnd w:id="69"/>
            <w:bookmarkEnd w:id="70"/>
            <w:bookmarkEnd w:id="71"/>
            <w:bookmarkEnd w:id="72"/>
            <w:bookmarkEnd w:id="73"/>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74" w:name="_Toc505001653"/>
      <w:bookmarkStart w:id="75" w:name="OLE_LINK13"/>
      <w:bookmarkStart w:id="76" w:name="OLE_LINK14"/>
      <w:bookmarkStart w:id="77" w:name="OLE_LINK139"/>
      <w:r>
        <w:rPr>
          <w:rFonts w:hint="eastAsia"/>
        </w:rPr>
        <w:t>网格表面参数化</w:t>
      </w:r>
      <w:bookmarkEnd w:id="74"/>
    </w:p>
    <w:bookmarkEnd w:id="75"/>
    <w:bookmarkEnd w:id="76"/>
    <w:bookmarkEnd w:id="77"/>
    <w:p w:rsidR="00F02BE5" w:rsidRDefault="004C0D8D" w:rsidP="00F02BE5">
      <w:pPr>
        <w:ind w:firstLine="480"/>
      </w:pPr>
      <w:r>
        <w:rPr>
          <w:rFonts w:hint="eastAsia"/>
        </w:rPr>
        <w:t>分</w:t>
      </w:r>
      <w:r>
        <w:t>层简化可以将输入的不规则网格</w:t>
      </w:r>
      <w:bookmarkStart w:id="78" w:name="OLE_LINK11"/>
      <w:bookmarkStart w:id="79"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78"/>
      <w:bookmarkEnd w:id="79"/>
      <w:r>
        <w:t>简化成基网格</w:t>
      </w:r>
      <w:bookmarkStart w:id="80" w:name="OLE_LINK8"/>
      <w:bookmarkStart w:id="81" w:name="OLE_LINK9"/>
      <w:bookmarkStart w:id="82"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80"/>
      <w:bookmarkEnd w:id="81"/>
      <w:bookmarkEnd w:id="82"/>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7360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310286" w:rsidRPr="00A927BB" w:rsidRDefault="00310286" w:rsidP="009C72F8">
                            <w:pPr>
                              <w:pStyle w:val="aff"/>
                              <w:spacing w:before="163" w:after="163"/>
                              <w:rPr>
                                <w:rFonts w:eastAsia="宋体"/>
                                <w:sz w:val="24"/>
                                <w:szCs w:val="24"/>
                              </w:rPr>
                            </w:pPr>
                            <w:bookmarkStart w:id="83" w:name="_Toc507045499"/>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5</w:t>
                            </w:r>
                            <w:r w:rsidR="00B53F17">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58" type="#_x0000_t202" style="position:absolute;left:0;text-align:left;margin-left:0;margin-top:350.4pt;width:412.15pt;height:81.65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j55SA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jQePJAHsLxRHZsNCNkzN8JbH9mjl/zyzO&#10;D6LEnfB3eJQKmpxCb1FSgf38N3/IR1kxSkmD85hT92nPrKBEfdAoeBjewbCDsR0Mva+XgMDHuG2G&#10;RxMfWK8Gs7RQP+KqLEIXDDHNsVdO/WAufbcVuGpcLBYxCUfUML/WG8ND6YHmh/aRWdOL5FHfWxgm&#10;lWUvtOpyo1pmsfdIfBQyENuxiAMQLjjecRT6VQz78+s9Zj3/Ycx/Ag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Jo+&#10;eUgCAAB4BAAADgAAAAAAAAAAAAAAAAAuAgAAZHJzL2Uyb0RvYy54bWxQSwECLQAUAAYACAAAACEA&#10;M+TDVOAAAAAIAQAADwAAAAAAAAAAAAAAAACiBAAAZHJzL2Rvd25yZXYueG1sUEsFBgAAAAAEAAQA&#10;8wAAAK8FAAAAAA==&#10;" stroked="f">
                <v:textbox style="mso-fit-shape-to-text:t" inset="0,0,0,0">
                  <w:txbxContent>
                    <w:p w:rsidR="00310286" w:rsidRPr="00A927BB" w:rsidRDefault="00310286" w:rsidP="009C72F8">
                      <w:pPr>
                        <w:pStyle w:val="aff"/>
                        <w:spacing w:before="163" w:after="163"/>
                        <w:rPr>
                          <w:rFonts w:eastAsia="宋体"/>
                          <w:sz w:val="24"/>
                          <w:szCs w:val="24"/>
                        </w:rPr>
                      </w:pPr>
                      <w:bookmarkStart w:id="84" w:name="_Toc507045499"/>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5</w:t>
                      </w:r>
                      <w:r w:rsidR="00B53F17">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84"/>
                    </w:p>
                  </w:txbxContent>
                </v:textbox>
                <w10:wrap type="topAndBottom"/>
              </v:shape>
            </w:pict>
          </mc:Fallback>
        </mc:AlternateContent>
      </w:r>
      <w:r>
        <w:rPr>
          <w:rFonts w:hint="eastAsia"/>
          <w:noProof/>
        </w:rPr>
        <w:drawing>
          <wp:anchor distT="0" distB="0" distL="114300" distR="114300" simplePos="0" relativeHeight="25167155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66">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85" w:name="OLE_LINK26"/>
      <w:bookmarkStart w:id="86"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85"/>
      <w:bookmarkEnd w:id="86"/>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0559C">
        <w:instrText xml:space="preserve"> ADDIN EN.CITE &lt;EndNote&gt;&lt;Cite&gt;&lt;Author&gt;Duchamp&lt;/Author&gt;&lt;Year&gt;1997&lt;/Year&gt;&lt;RecNum&gt;45&lt;/RecNum&gt;&lt;DisplayText&gt;[70]&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0559C">
        <w:rPr>
          <w:noProof/>
        </w:rPr>
        <w:t>[</w:t>
      </w:r>
      <w:hyperlink w:anchor="_ENREF_70" w:tooltip="Duchamp, 1997 #45" w:history="1">
        <w:r w:rsidR="00310286">
          <w:rPr>
            <w:noProof/>
          </w:rPr>
          <w:t>70</w:t>
        </w:r>
      </w:hyperlink>
      <w:r w:rsidR="0080559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87" w:name="OLE_LINK40"/>
      <w:bookmarkStart w:id="88"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87"/>
      <w:bookmarkEnd w:id="88"/>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89" w:name="OLE_LINK18"/>
            <w:bookmarkStart w:id="90" w:name="OLE_LINK19"/>
            <w:bookmarkStart w:id="91" w:name="OLE_LINK20"/>
            <w:bookmarkStart w:id="92"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93" w:name="OLE_LINK21"/>
                    <w:bookmarkStart w:id="94" w:name="OLE_LINK22"/>
                    <w:bookmarkStart w:id="95"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96" w:name="OLE_LINK23"/>
                    <w:bookmarkStart w:id="97" w:name="OLE_LINK24"/>
                    <w:bookmarkEnd w:id="93"/>
                    <w:bookmarkEnd w:id="94"/>
                    <w:bookmarkEnd w:id="95"/>
                    <m:r>
                      <w:rPr>
                        <w:rFonts w:ascii="Cambria Math" w:hAnsi="Cambria Math"/>
                      </w:rPr>
                      <m:t>a</m:t>
                    </m:r>
                    <w:bookmarkEnd w:id="96"/>
                    <w:bookmarkEnd w:id="97"/>
                  </m:e>
                </m:d>
              </m:oMath>
            </m:oMathPara>
          </w:p>
        </w:tc>
        <w:tc>
          <w:tcPr>
            <w:tcW w:w="400" w:type="pct"/>
            <w:vAlign w:val="center"/>
          </w:tcPr>
          <w:p w:rsidR="00AC2ABE" w:rsidRDefault="00AC2ABE" w:rsidP="005E4FB8">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5</w:t>
            </w:r>
            <w:r w:rsidR="00141516">
              <w:fldChar w:fldCharType="end"/>
            </w:r>
            <w:r>
              <w:rPr>
                <w:rFonts w:hint="eastAsia"/>
              </w:rPr>
              <w:t>)</w:t>
            </w:r>
          </w:p>
        </w:tc>
      </w:tr>
    </w:tbl>
    <w:bookmarkEnd w:id="89"/>
    <w:bookmarkEnd w:id="90"/>
    <w:bookmarkEnd w:id="91"/>
    <w:bookmarkEnd w:id="92"/>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0F6A14"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6</w:t>
            </w:r>
            <w:r w:rsidR="00141516">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98" w:name="OLE_LINK65"/>
      <w:bookmarkStart w:id="99" w:name="OLE_LINK66"/>
      <w:r w:rsidR="00C0402F">
        <w:rPr>
          <w:rFonts w:hint="eastAsia"/>
        </w:rPr>
        <w:t>保角映射</w:t>
      </w:r>
      <w:bookmarkEnd w:id="98"/>
      <w:bookmarkEnd w:id="99"/>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00" w:name="OLE_LINK30"/>
      <w:bookmarkStart w:id="101" w:name="OLE_LINK31"/>
      <w:bookmarkStart w:id="102" w:name="OLE_LINK32"/>
      <m:oMath>
        <m:r>
          <m:rPr>
            <m:sty m:val="p"/>
          </m:rPr>
          <w:rPr>
            <w:rFonts w:ascii="Cambria Math" w:hAnsi="Cambria Math"/>
          </w:rPr>
          <m:t>Π</m:t>
        </m:r>
      </m:oMath>
      <w:bookmarkEnd w:id="100"/>
      <w:bookmarkEnd w:id="101"/>
      <w:bookmarkEnd w:id="102"/>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03" w:name="OLE_LINK15"/>
          </w:p>
        </w:tc>
        <w:tc>
          <w:tcPr>
            <w:tcW w:w="4200" w:type="pct"/>
            <w:vAlign w:val="center"/>
          </w:tcPr>
          <w:p w:rsidR="00533EB3" w:rsidRDefault="00533EB3" w:rsidP="001700AF">
            <w:pPr>
              <w:ind w:firstLineChars="0" w:firstLine="0"/>
              <w:jc w:val="center"/>
            </w:pPr>
            <w:bookmarkStart w:id="104" w:name="OLE_LINK33"/>
            <w:bookmarkStart w:id="105" w:name="OLE_LINK34"/>
            <m:oMathPara>
              <m:oMath>
                <m:r>
                  <m:rPr>
                    <m:sty m:val="p"/>
                  </m:rPr>
                  <w:rPr>
                    <w:rFonts w:ascii="Cambria Math" w:hAnsi="Cambria Math"/>
                  </w:rPr>
                  <m:t>Π</m:t>
                </m:r>
                <w:bookmarkEnd w:id="104"/>
                <w:bookmarkEnd w:id="105"/>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06" w:name="OLE_LINK38"/>
                    <w:bookmarkStart w:id="107"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6"/>
                    <w:bookmarkEnd w:id="107"/>
                  </m:e>
                </m:d>
              </m:oMath>
            </m:oMathPara>
          </w:p>
        </w:tc>
        <w:tc>
          <w:tcPr>
            <w:tcW w:w="400" w:type="pct"/>
            <w:vAlign w:val="center"/>
          </w:tcPr>
          <w:p w:rsidR="00533EB3" w:rsidRDefault="00533EB3" w:rsidP="001700AF">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7</w:t>
            </w:r>
            <w:r w:rsidR="00141516">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F6A14"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08" w:name="OLE_LINK28"/>
                <w:bookmarkStart w:id="109"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08"/>
            <w:bookmarkEnd w:id="109"/>
          </w:p>
        </w:tc>
        <w:tc>
          <w:tcPr>
            <w:tcW w:w="400" w:type="pct"/>
            <w:vAlign w:val="center"/>
          </w:tcPr>
          <w:p w:rsidR="00533EB3" w:rsidRDefault="00533EB3" w:rsidP="001700AF">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8</w:t>
            </w:r>
            <w:r w:rsidR="00141516">
              <w:fldChar w:fldCharType="end"/>
            </w:r>
            <w:r>
              <w:rPr>
                <w:rFonts w:hint="eastAsia"/>
              </w:rPr>
              <w:t>)</w:t>
            </w:r>
          </w:p>
        </w:tc>
      </w:tr>
    </w:tbl>
    <w:bookmarkEnd w:id="103"/>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10" w:name="OLE_LINK35"/>
        <w:bookmarkStart w:id="111"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10"/>
      <w:bookmarkEnd w:id="111"/>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12" w:name="OLE_LINK42"/>
            <w:bookmarkStart w:id="113"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12"/>
            <w:bookmarkEnd w:id="113"/>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0F6A14"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9</w:t>
            </w:r>
            <w:r w:rsidR="00141516">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76672"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310286" w:rsidRPr="00035F3E" w:rsidRDefault="00310286" w:rsidP="00035F3E">
                            <w:pPr>
                              <w:pStyle w:val="aff"/>
                              <w:spacing w:before="163" w:after="163"/>
                            </w:pPr>
                            <w:bookmarkStart w:id="114" w:name="_Toc507045500"/>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6</w:t>
                            </w:r>
                            <w:r w:rsidR="00B53F17">
                              <w:fldChar w:fldCharType="end"/>
                            </w:r>
                            <w:r>
                              <w:t>顶点</w:t>
                            </w:r>
                            <w:r>
                              <w:rPr>
                                <w:rFonts w:hint="eastAsia"/>
                              </w:rPr>
                              <w:t>参数化图。</w:t>
                            </w:r>
                            <w:bookmarkStart w:id="115" w:name="OLE_LINK121"/>
                            <w:bookmarkStart w:id="116" w:name="OLE_LINK122"/>
                            <m:oMath>
                              <m:r>
                                <w:rPr>
                                  <w:rFonts w:ascii="Cambria Math" w:hAnsi="Cambria Math"/>
                                </w:rPr>
                                <m:t>l</m:t>
                              </m:r>
                            </m:oMath>
                            <w:bookmarkEnd w:id="115"/>
                            <w:bookmarkEnd w:id="116"/>
                            <w:r>
                              <w:rPr>
                                <w:rFonts w:hint="eastAsia"/>
                              </w:rPr>
                              <w:t>层网格向</w:t>
                            </w:r>
                            <w:bookmarkStart w:id="117" w:name="OLE_LINK126"/>
                            <w:bookmarkStart w:id="118" w:name="OLE_LINK127"/>
                            <m:oMath>
                              <m:r>
                                <w:rPr>
                                  <w:rFonts w:ascii="Cambria Math" w:hAnsi="Cambria Math"/>
                                </w:rPr>
                                <m:t>l</m:t>
                              </m:r>
                              <m:r>
                                <m:rPr>
                                  <m:sty m:val="p"/>
                                </m:rPr>
                                <w:rPr>
                                  <w:rFonts w:ascii="Cambria Math" w:hAnsi="Cambria Math"/>
                                </w:rPr>
                                <m:t>-1</m:t>
                              </m:r>
                            </m:oMath>
                            <w:r>
                              <w:rPr>
                                <w:rFonts w:hint="eastAsia"/>
                              </w:rPr>
                              <w:t>层网格</w:t>
                            </w:r>
                            <w:bookmarkEnd w:id="117"/>
                            <w:bookmarkEnd w:id="11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59" type="#_x0000_t202" style="position:absolute;left:0;text-align:left;margin-left:1.05pt;margin-top:425.9pt;width:412.2pt;height:65.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G3i&#10;DbhJAgAAeQQAAA4AAAAAAAAAAAAAAAAALgIAAGRycy9lMm9Eb2MueG1sUEsBAi0AFAAGAAgAAAAh&#10;APuvRdjgAAAACQEAAA8AAAAAAAAAAAAAAAAAowQAAGRycy9kb3ducmV2LnhtbFBLBQYAAAAABAAE&#10;APMAAACwBQAAAAA=&#10;" stroked="f">
                <v:textbox style="mso-fit-shape-to-text:t" inset="0,0,0,0">
                  <w:txbxContent>
                    <w:p w:rsidR="00310286" w:rsidRPr="00035F3E" w:rsidRDefault="00310286" w:rsidP="00035F3E">
                      <w:pPr>
                        <w:pStyle w:val="aff"/>
                        <w:spacing w:before="163" w:after="163"/>
                      </w:pPr>
                      <w:bookmarkStart w:id="119" w:name="_Toc507045500"/>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6</w:t>
                      </w:r>
                      <w:r w:rsidR="00B53F17">
                        <w:fldChar w:fldCharType="end"/>
                      </w:r>
                      <w:r>
                        <w:t>顶点</w:t>
                      </w:r>
                      <w:r>
                        <w:rPr>
                          <w:rFonts w:hint="eastAsia"/>
                        </w:rPr>
                        <w:t>参数化图。</w:t>
                      </w:r>
                      <w:bookmarkStart w:id="120" w:name="OLE_LINK121"/>
                      <w:bookmarkStart w:id="121" w:name="OLE_LINK122"/>
                      <m:oMath>
                        <m:r>
                          <w:rPr>
                            <w:rFonts w:ascii="Cambria Math" w:hAnsi="Cambria Math"/>
                          </w:rPr>
                          <m:t>l</m:t>
                        </m:r>
                      </m:oMath>
                      <w:bookmarkEnd w:id="120"/>
                      <w:bookmarkEnd w:id="121"/>
                      <w:r>
                        <w:rPr>
                          <w:rFonts w:hint="eastAsia"/>
                        </w:rPr>
                        <w:t>层网格向</w:t>
                      </w:r>
                      <w:bookmarkStart w:id="122" w:name="OLE_LINK126"/>
                      <w:bookmarkStart w:id="123" w:name="OLE_LINK127"/>
                      <m:oMath>
                        <m:r>
                          <w:rPr>
                            <w:rFonts w:ascii="Cambria Math" w:hAnsi="Cambria Math"/>
                          </w:rPr>
                          <m:t>l</m:t>
                        </m:r>
                        <m:r>
                          <m:rPr>
                            <m:sty m:val="p"/>
                          </m:rPr>
                          <w:rPr>
                            <w:rFonts w:ascii="Cambria Math" w:hAnsi="Cambria Math"/>
                          </w:rPr>
                          <m:t>-1</m:t>
                        </m:r>
                      </m:oMath>
                      <w:r>
                        <w:rPr>
                          <w:rFonts w:hint="eastAsia"/>
                        </w:rPr>
                        <w:t>层网格</w:t>
                      </w:r>
                      <w:bookmarkEnd w:id="122"/>
                      <w:bookmarkEnd w:id="12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9"/>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74624"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67">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24" w:name="OLE_LINK74"/>
      <w:bookmarkStart w:id="125" w:name="OLE_LINK75"/>
      <w:bookmarkStart w:id="126"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24"/>
      <w:bookmarkEnd w:id="125"/>
      <w:bookmarkEnd w:id="126"/>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27" w:name="OLE_LINK47"/>
      <w:bookmarkStart w:id="128" w:name="OLE_LINK48"/>
      <w:bookmarkStart w:id="129"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27"/>
      <w:bookmarkEnd w:id="128"/>
      <w:bookmarkEnd w:id="129"/>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0F6A14" w:rsidP="00D415D7">
      <w:pPr>
        <w:pStyle w:val="af7"/>
        <w:numPr>
          <w:ilvl w:val="0"/>
          <w:numId w:val="28"/>
        </w:numPr>
        <w:ind w:left="0" w:firstLineChars="0" w:firstLine="480"/>
      </w:pPr>
      <m:oMath>
        <m:d>
          <m:dPr>
            <m:begChr m:val="{"/>
            <m:endChr m:val="}"/>
            <m:ctrlPr>
              <w:rPr>
                <w:rFonts w:ascii="Cambria Math" w:hAnsi="Cambria Math"/>
              </w:rPr>
            </m:ctrlPr>
          </m:dPr>
          <m:e>
            <w:bookmarkStart w:id="130" w:name="OLE_LINK44"/>
            <w:bookmarkStart w:id="131"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0"/>
            <w:bookmarkEnd w:id="131"/>
          </m:e>
        </m:d>
        <m:r>
          <w:rPr>
            <w:rFonts w:ascii="Cambria Math" w:hAnsi="Cambria Math"/>
          </w:rPr>
          <m:t>∈</m:t>
        </m:r>
        <w:bookmarkStart w:id="132" w:name="OLE_LINK55"/>
        <w:bookmarkStart w:id="133" w:name="OLE_LINK56"/>
        <w:bookmarkStart w:id="134"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2"/>
      <w:bookmarkEnd w:id="133"/>
      <w:bookmarkEnd w:id="134"/>
      <w:r w:rsidR="00AF65F1">
        <w:rPr>
          <w:rFonts w:hint="eastAsia"/>
        </w:rPr>
        <w:t>：在</w:t>
      </w:r>
      <w:bookmarkStart w:id="135" w:name="OLE_LINK58"/>
      <w:bookmarkStart w:id="136" w:name="OLE_LINK59"/>
      <w:bookmarkStart w:id="137" w:name="OLE_LINK60"/>
      <w:bookmarkStart w:id="138" w:name="OLE_LINK46"/>
      <m:oMath>
        <m:r>
          <w:rPr>
            <w:rFonts w:ascii="Cambria Math" w:hAnsi="Cambria Math"/>
          </w:rPr>
          <m:t>l</m:t>
        </m:r>
      </m:oMath>
      <w:bookmarkEnd w:id="135"/>
      <w:bookmarkEnd w:id="136"/>
      <w:bookmarkEnd w:id="137"/>
      <w:r w:rsidR="00AF65F1">
        <w:rPr>
          <w:rFonts w:hint="eastAsia"/>
        </w:rPr>
        <w:t>层网格</w:t>
      </w:r>
      <w:bookmarkEnd w:id="138"/>
      <w:r w:rsidR="00AF65F1">
        <w:rPr>
          <w:rFonts w:hint="eastAsia"/>
        </w:rPr>
        <w:t>简化过程中，</w:t>
      </w:r>
      <w:bookmarkStart w:id="139" w:name="OLE_LINK63"/>
      <w:bookmarkStart w:id="140"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39"/>
      <w:bookmarkEnd w:id="140"/>
      <w:r w:rsidR="00AF65F1">
        <w:rPr>
          <w:rFonts w:hint="eastAsia"/>
        </w:rPr>
        <w:t>没有被删除，仍然保留在</w:t>
      </w:r>
      <w:bookmarkStart w:id="141" w:name="OLE_LINK61"/>
      <w:bookmarkStart w:id="142" w:name="OLE_LINK62"/>
      <m:oMath>
        <m:r>
          <w:rPr>
            <w:rFonts w:ascii="Cambria Math" w:hAnsi="Cambria Math"/>
          </w:rPr>
          <m:t>l-1</m:t>
        </m:r>
      </m:oMath>
      <w:r w:rsidR="00CC5BE5">
        <w:rPr>
          <w:rFonts w:hint="eastAsia"/>
        </w:rPr>
        <w:t>层网格</w:t>
      </w:r>
      <w:bookmarkEnd w:id="141"/>
      <w:bookmarkEnd w:id="142"/>
      <w:r w:rsidR="00CC5BE5">
        <w:rPr>
          <w:rFonts w:hint="eastAsia"/>
        </w:rPr>
        <w:t>表面。这种情况不需要对该顶点做参数化，</w:t>
      </w:r>
      <w:bookmarkStart w:id="143" w:name="OLE_LINK50"/>
      <w:bookmarkStart w:id="144" w:name="OLE_LINK51"/>
      <w:r w:rsidR="00AF26A5">
        <w:rPr>
          <w:rFonts w:hint="eastAsia"/>
        </w:rPr>
        <w:t>投影过后不改变顶点坐标，</w:t>
      </w:r>
      <w:bookmarkStart w:id="145"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43"/>
        <w:bookmarkEnd w:id="144"/>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45"/>
        <m:d>
          <m:dPr>
            <m:ctrlPr>
              <w:rPr>
                <w:rFonts w:ascii="Cambria Math" w:hAnsi="Cambria Math"/>
                <w:i/>
              </w:rPr>
            </m:ctrlPr>
          </m:dPr>
          <m:e>
            <w:bookmarkStart w:id="146" w:name="OLE_LINK52"/>
            <w:bookmarkStart w:id="147" w:name="OLE_LINK53"/>
            <w:bookmarkStart w:id="148"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46"/>
            <w:bookmarkEnd w:id="147"/>
            <w:bookmarkEnd w:id="148"/>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0F6A14" w:rsidP="00D415D7">
      <w:pPr>
        <w:pStyle w:val="af7"/>
        <w:numPr>
          <w:ilvl w:val="0"/>
          <w:numId w:val="28"/>
        </w:numPr>
        <w:ind w:left="0" w:firstLineChars="0" w:firstLine="480"/>
      </w:pPr>
      <m:oMath>
        <m:d>
          <m:dPr>
            <m:begChr m:val="{"/>
            <m:endChr m:val="}"/>
            <m:ctrlPr>
              <w:rPr>
                <w:rFonts w:ascii="Cambria Math" w:hAnsi="Cambria Math"/>
              </w:rPr>
            </m:ctrlPr>
          </m:dPr>
          <m:e>
            <w:bookmarkStart w:id="149" w:name="OLE_LINK67"/>
            <w:bookmarkStart w:id="150"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49"/>
            <w:bookmarkEnd w:id="15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51" w:name="OLE_LINK69"/>
        <w:bookmarkStart w:id="152"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1"/>
      <w:bookmarkEnd w:id="152"/>
      <w:r w:rsidR="00AA4983">
        <w:rPr>
          <w:rFonts w:hint="eastAsia"/>
        </w:rPr>
        <w:t>：</w:t>
      </w:r>
      <w:bookmarkStart w:id="153" w:name="OLE_LINK111"/>
      <w:bookmarkStart w:id="154" w:name="OLE_LINK112"/>
      <w:bookmarkStart w:id="155" w:name="OLE_LINK118"/>
      <w:bookmarkStart w:id="156" w:name="OLE_LINK119"/>
      <w:bookmarkStart w:id="157" w:name="OLE_LINK120"/>
      <m:oMath>
        <m:r>
          <w:rPr>
            <w:rFonts w:ascii="Cambria Math" w:hAnsi="Cambria Math"/>
          </w:rPr>
          <m:t>l</m:t>
        </m:r>
      </m:oMath>
      <w:r w:rsidR="00AA4983">
        <w:rPr>
          <w:rFonts w:hint="eastAsia"/>
        </w:rPr>
        <w:t>层网格</w:t>
      </w:r>
      <w:bookmarkEnd w:id="153"/>
      <w:bookmarkEnd w:id="154"/>
      <w:r w:rsidR="00AA4983">
        <w:rPr>
          <w:rFonts w:hint="eastAsia"/>
        </w:rPr>
        <w:t>向</w:t>
      </w:r>
      <w:bookmarkStart w:id="158" w:name="OLE_LINK88"/>
      <w:bookmarkStart w:id="159" w:name="OLE_LINK89"/>
      <m:oMath>
        <m:r>
          <w:rPr>
            <w:rFonts w:ascii="Cambria Math" w:hAnsi="Cambria Math"/>
          </w:rPr>
          <m:t>l</m:t>
        </m:r>
        <w:bookmarkEnd w:id="158"/>
        <w:bookmarkEnd w:id="159"/>
        <m:r>
          <w:rPr>
            <w:rFonts w:ascii="Cambria Math" w:hAnsi="Cambria Math"/>
          </w:rPr>
          <m:t>-1</m:t>
        </m:r>
      </m:oMath>
      <w:r w:rsidR="00AA4983">
        <w:rPr>
          <w:rFonts w:hint="eastAsia"/>
        </w:rPr>
        <w:t>层网格简化</w:t>
      </w:r>
      <w:bookmarkEnd w:id="155"/>
      <w:bookmarkEnd w:id="156"/>
      <w:bookmarkEnd w:id="157"/>
      <w:r w:rsidR="00AA4983">
        <w:rPr>
          <w:rFonts w:hint="eastAsia"/>
        </w:rPr>
        <w:t>后，</w:t>
      </w:r>
      <w:bookmarkStart w:id="160" w:name="OLE_LINK85"/>
      <w:bookmarkStart w:id="161" w:name="OLE_LINK86"/>
      <w:bookmarkStart w:id="162"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60"/>
      <w:bookmarkEnd w:id="161"/>
      <w:bookmarkEnd w:id="162"/>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63" w:name="OLE_LINK71"/>
      <w:bookmarkStart w:id="164" w:name="OLE_LINK72"/>
      <w:bookmarkStart w:id="165"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63"/>
      <w:bookmarkEnd w:id="164"/>
      <w:bookmarkEnd w:id="165"/>
      <w:r w:rsidR="00AA4983">
        <w:rPr>
          <w:rFonts w:hint="eastAsia"/>
        </w:rPr>
        <w:t>投影在新生成的三角面片</w:t>
      </w:r>
      <m:oMath>
        <m:r>
          <w:rPr>
            <w:rFonts w:ascii="Cambria Math" w:hAnsi="Cambria Math" w:hint="eastAsia"/>
          </w:rPr>
          <m:t>t</m:t>
        </m:r>
        <m:r>
          <w:rPr>
            <w:rFonts w:ascii="Cambria Math" w:hAnsi="Cambria Math"/>
          </w:rPr>
          <m:t>=</m:t>
        </m:r>
        <w:bookmarkStart w:id="166" w:name="OLE_LINK123"/>
        <w:bookmarkStart w:id="167" w:name="OLE_LINK124"/>
        <w:bookmarkStart w:id="168" w:name="OLE_LINK125"/>
        <m:d>
          <m:dPr>
            <m:begChr m:val="{"/>
            <m:endChr m:val="}"/>
            <m:ctrlPr>
              <w:rPr>
                <w:rFonts w:ascii="Cambria Math" w:hAnsi="Cambria Math"/>
                <w:i/>
              </w:rPr>
            </m:ctrlPr>
          </m:dPr>
          <m:e>
            <m:r>
              <w:rPr>
                <w:rFonts w:ascii="Cambria Math" w:hAnsi="Cambria Math"/>
              </w:rPr>
              <m:t>j,k,m</m:t>
            </m:r>
          </m:e>
        </m:d>
        <w:bookmarkEnd w:id="166"/>
        <w:bookmarkEnd w:id="167"/>
        <w:bookmarkEnd w:id="168"/>
        <m:r>
          <w:rPr>
            <w:rFonts w:ascii="Cambria Math" w:hAnsi="Cambria Math"/>
          </w:rPr>
          <m:t>∈</m:t>
        </m:r>
        <w:bookmarkStart w:id="169" w:name="OLE_LINK83"/>
        <w:bookmarkStart w:id="170"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9"/>
      <w:bookmarkEnd w:id="170"/>
      <w:r w:rsidR="0018231E">
        <w:rPr>
          <w:rFonts w:hint="eastAsia"/>
        </w:rPr>
        <w:t>上得到平面上坐标</w:t>
      </w:r>
      <w:bookmarkStart w:id="171" w:name="OLE_LINK77"/>
      <w:bookmarkStart w:id="172"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1"/>
      <w:bookmarkEnd w:id="172"/>
      <w:r w:rsidR="0018231E">
        <w:rPr>
          <w:rFonts w:hint="eastAsia"/>
        </w:rPr>
        <w:t>，用重心坐标</w:t>
      </w:r>
      <w:bookmarkStart w:id="173" w:name="OLE_LINK131"/>
      <w:bookmarkStart w:id="174" w:name="OLE_LINK132"/>
      <w:bookmarkStart w:id="175"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73"/>
      <w:bookmarkEnd w:id="174"/>
      <w:bookmarkEnd w:id="175"/>
      <w:r w:rsidR="0018231E">
        <w:rPr>
          <w:rFonts w:hint="eastAsia"/>
        </w:rPr>
        <w:t>参数化</w:t>
      </w:r>
      <w:bookmarkStart w:id="176" w:name="OLE_LINK81"/>
      <w:bookmarkStart w:id="177"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6"/>
      <w:bookmarkEnd w:id="177"/>
      <w:r w:rsidR="0018231E">
        <w:rPr>
          <w:rFonts w:hint="eastAsia"/>
        </w:rPr>
        <w:t>，如公式</w:t>
      </w:r>
      <w:bookmarkStart w:id="178"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78"/>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79" w:name="OLE_LINK99"/>
      <w:bookmarkStart w:id="180" w:name="OLE_LINK90"/>
      <w:bookmarkStart w:id="181" w:name="OLE_LINK91"/>
      <w:bookmarkStart w:id="182" w:name="OLE_LINK134"/>
      <w:bookmarkStart w:id="183"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9"/>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80"/>
      <w:bookmarkEnd w:id="181"/>
      <w:bookmarkEnd w:id="182"/>
      <w:bookmarkEnd w:id="183"/>
      <w:r w:rsidR="008B345E">
        <w:t>。</w:t>
      </w:r>
    </w:p>
    <w:p w:rsidR="003B31F3" w:rsidRDefault="000F6A14" w:rsidP="00D415D7">
      <w:pPr>
        <w:pStyle w:val="af7"/>
        <w:numPr>
          <w:ilvl w:val="0"/>
          <w:numId w:val="28"/>
        </w:numPr>
        <w:ind w:left="0" w:firstLineChars="0" w:firstLine="480"/>
      </w:pPr>
      <m:oMath>
        <m:d>
          <m:dPr>
            <m:begChr m:val="{"/>
            <m:endChr m:val="}"/>
            <m:ctrlPr>
              <w:rPr>
                <w:rFonts w:ascii="Cambria Math" w:hAnsi="Cambria Math"/>
              </w:rPr>
            </m:ctrlPr>
          </m:dPr>
          <m:e>
            <w:bookmarkStart w:id="184" w:name="OLE_LINK113"/>
            <w:bookmarkStart w:id="185"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4"/>
            <w:bookmarkEnd w:id="18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6" w:name="OLE_LINK100"/>
        <w:bookmarkStart w:id="187" w:name="OLE_LINK101"/>
        <w:bookmarkStart w:id="188"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6"/>
      <w:bookmarkEnd w:id="187"/>
      <w:bookmarkEnd w:id="188"/>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89" w:name="OLE_LINK128"/>
      <w:bookmarkStart w:id="190" w:name="OLE_LINK129"/>
      <w:bookmarkStart w:id="191" w:name="OLE_LINK130"/>
      <w:r w:rsidR="003B31F3">
        <w:rPr>
          <w:rFonts w:hint="eastAsia"/>
        </w:rPr>
        <w:t>比</w:t>
      </w:r>
      <m:oMath>
        <m:r>
          <w:rPr>
            <w:rFonts w:ascii="Cambria Math" w:hAnsi="Cambria Math"/>
          </w:rPr>
          <m:t>l</m:t>
        </m:r>
      </m:oMath>
      <w:r w:rsidR="003B31F3">
        <w:rPr>
          <w:rFonts w:hint="eastAsia"/>
        </w:rPr>
        <w:t>层更高层简化时被删除</w:t>
      </w:r>
      <w:bookmarkEnd w:id="189"/>
      <w:bookmarkEnd w:id="190"/>
      <w:bookmarkEnd w:id="191"/>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92" w:name="OLE_LINK93"/>
            <w:bookmarkStart w:id="193" w:name="OLE_LINK94"/>
            <w:bookmarkStart w:id="194" w:name="OLE_LINK95"/>
            <w:bookmarkStart w:id="195" w:name="OLE_LINK96"/>
            <w:bookmarkStart w:id="196" w:name="OLE_LINK97"/>
            <m:acc>
              <m:accPr>
                <m:ctrlPr>
                  <w:rPr>
                    <w:rFonts w:ascii="Cambria Math" w:hAnsi="Cambria Math"/>
                    <w:i/>
                  </w:rPr>
                </m:ctrlPr>
              </m:accPr>
              <m:e>
                <m:r>
                  <w:rPr>
                    <w:rFonts w:ascii="Cambria Math" w:hAnsi="Cambria Math"/>
                  </w:rPr>
                  <m:t>j</m:t>
                </m:r>
              </m:e>
            </m:acc>
            <w:bookmarkEnd w:id="192"/>
            <w:bookmarkEnd w:id="193"/>
            <w:bookmarkEnd w:id="194"/>
            <w:bookmarkEnd w:id="195"/>
            <w:bookmarkEnd w:id="196"/>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97" w:name="OLE_LINK103"/>
      <w:bookmarkStart w:id="198" w:name="OLE_LINK104"/>
      <w:bookmarkStart w:id="199" w:name="OLE_LINK105"/>
      <m:oMath>
        <m:acc>
          <m:accPr>
            <m:ctrlPr>
              <w:rPr>
                <w:rFonts w:ascii="Cambria Math" w:hAnsi="Cambria Math"/>
              </w:rPr>
            </m:ctrlPr>
          </m:accPr>
          <m:e>
            <m:r>
              <w:rPr>
                <w:rFonts w:ascii="Cambria Math" w:hAnsi="Cambria Math" w:hint="eastAsia"/>
              </w:rPr>
              <m:t>t</m:t>
            </m:r>
          </m:e>
        </m:acc>
        <w:bookmarkEnd w:id="197"/>
        <w:bookmarkEnd w:id="198"/>
        <w:bookmarkEnd w:id="199"/>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00" w:name="OLE_LINK106"/>
        <w:bookmarkStart w:id="201" w:name="OLE_LINK107"/>
        <w:bookmarkStart w:id="202"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00"/>
      <w:bookmarkEnd w:id="201"/>
      <w:bookmarkEnd w:id="202"/>
      <w:r w:rsidR="00FB39F2">
        <w:t>。</w:t>
      </w:r>
      <w:r w:rsidR="00FB39F2">
        <w:rPr>
          <w:rFonts w:hint="eastAsia"/>
        </w:rPr>
        <w:t>如果</w:t>
      </w:r>
      <w:bookmarkStart w:id="203" w:name="OLE_LINK109"/>
      <w:bookmarkStart w:id="204" w:name="OLE_LINK110"/>
      <m:oMath>
        <m:acc>
          <m:accPr>
            <m:ctrlPr>
              <w:rPr>
                <w:rFonts w:ascii="Cambria Math" w:hAnsi="Cambria Math"/>
              </w:rPr>
            </m:ctrlPr>
          </m:accPr>
          <m:e>
            <m:r>
              <w:rPr>
                <w:rFonts w:ascii="Cambria Math" w:hAnsi="Cambria Math" w:hint="eastAsia"/>
              </w:rPr>
              <m:t>t</m:t>
            </m:r>
          </m:e>
        </m:acc>
        <w:bookmarkEnd w:id="203"/>
        <w:bookmarkEnd w:id="204"/>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05" w:name="OLE_LINK115"/>
      <w:bookmarkStart w:id="206" w:name="OLE_LINK116"/>
      <w:bookmarkStart w:id="207"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5"/>
      <w:bookmarkEnd w:id="206"/>
      <w:bookmarkEnd w:id="207"/>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08" w:name="OLE_LINK92"/>
      <w:bookmarkStart w:id="209"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08"/>
        <w:bookmarkEnd w:id="209"/>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10" w:name="_Toc505001654"/>
      <w:bookmarkEnd w:id="210"/>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0559C">
        <w:instrText xml:space="preserve"> ADDIN EN.CITE &lt;EndNote&gt;&lt;Cite&gt;&lt;Author&gt;Eck&lt;/Author&gt;&lt;Year&gt;1995&lt;/Year&gt;&lt;RecNum&gt;18&lt;/RecNum&gt;&lt;DisplayText&gt;[47]&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0559C">
        <w:rPr>
          <w:noProof/>
        </w:rPr>
        <w:t>[</w:t>
      </w:r>
      <w:hyperlink w:anchor="_ENREF_47" w:tooltip="Eck, 1995 #18" w:history="1">
        <w:r w:rsidR="00310286">
          <w:rPr>
            <w:noProof/>
          </w:rPr>
          <w:t>47</w:t>
        </w:r>
      </w:hyperlink>
      <w:r w:rsidR="0080559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79744"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310286" w:rsidRPr="001B41DF" w:rsidRDefault="00310286" w:rsidP="002C3722">
                            <w:pPr>
                              <w:pStyle w:val="aff"/>
                              <w:spacing w:before="163" w:after="163"/>
                              <w:rPr>
                                <w:rFonts w:eastAsia="宋体"/>
                                <w:sz w:val="24"/>
                                <w:szCs w:val="24"/>
                              </w:rPr>
                            </w:pPr>
                            <w:bookmarkStart w:id="211" w:name="_Toc507045501"/>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7</w:t>
                            </w:r>
                            <w:r w:rsidR="00B53F17">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60" type="#_x0000_t202" style="position:absolute;left:0;text-align:left;margin-left:0;margin-top:257.25pt;width:411.5pt;height:32.6pt;z-index:25167974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HJl0yJI&#10;AgAAeQQAAA4AAAAAAAAAAAAAAAAALgIAAGRycy9lMm9Eb2MueG1sUEsBAi0AFAAGAAgAAAAhAPQ/&#10;mVfeAAAACAEAAA8AAAAAAAAAAAAAAAAAogQAAGRycy9kb3ducmV2LnhtbFBLBQYAAAAABAAEAPMA&#10;AACtBQAAAAA=&#10;" stroked="f">
                <v:textbox style="mso-fit-shape-to-text:t" inset="0,0,0,0">
                  <w:txbxContent>
                    <w:p w:rsidR="00310286" w:rsidRPr="001B41DF" w:rsidRDefault="00310286" w:rsidP="002C3722">
                      <w:pPr>
                        <w:pStyle w:val="aff"/>
                        <w:spacing w:before="163" w:after="163"/>
                        <w:rPr>
                          <w:rFonts w:eastAsia="宋体"/>
                          <w:sz w:val="24"/>
                          <w:szCs w:val="24"/>
                        </w:rPr>
                      </w:pPr>
                      <w:bookmarkStart w:id="212" w:name="_Toc507045501"/>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7</w:t>
                      </w:r>
                      <w:r w:rsidR="00B53F17">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12"/>
                    </w:p>
                  </w:txbxContent>
                </v:textbox>
                <w10:wrap type="topAndBottom"/>
              </v:shape>
            </w:pict>
          </mc:Fallback>
        </mc:AlternateContent>
      </w:r>
      <w:r w:rsidR="002C3722">
        <w:rPr>
          <w:rFonts w:hint="eastAsia"/>
          <w:noProof/>
        </w:rPr>
        <w:drawing>
          <wp:anchor distT="0" distB="0" distL="114300" distR="114300" simplePos="0" relativeHeight="251677696"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68">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0559C">
        <w:rPr>
          <w:vertAlign w:val="superscript"/>
        </w:rPr>
        <w:instrText xml:space="preserve"> ADDIN EN.CITE &lt;EndNote&gt;&lt;Cite&gt;&lt;Author&gt;Brown&lt;/Author&gt;&lt;Year&gt;1997&lt;/Year&gt;&lt;RecNum&gt;47&lt;/RecNum&gt;&lt;DisplayText&gt;[71]&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0559C">
        <w:rPr>
          <w:noProof/>
          <w:vertAlign w:val="superscript"/>
        </w:rPr>
        <w:t>[</w:t>
      </w:r>
      <w:hyperlink w:anchor="_ENREF_71" w:tooltip="Brown, 1997 #47" w:history="1">
        <w:r w:rsidR="00310286">
          <w:rPr>
            <w:noProof/>
            <w:vertAlign w:val="superscript"/>
          </w:rPr>
          <w:t>71</w:t>
        </w:r>
      </w:hyperlink>
      <w:r w:rsidR="0080559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0559C">
        <w:instrText xml:space="preserve"> ADDIN EN.CITE &lt;EndNote&gt;&lt;Cite&gt;&lt;Author&gt;Garl&lt;/Author&gt;&lt;Year&gt;1997&lt;/Year&gt;&lt;RecNum&gt;48&lt;/RecNum&gt;&lt;DisplayText&gt;[72, 73]&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0559C">
        <w:rPr>
          <w:noProof/>
        </w:rPr>
        <w:t>[</w:t>
      </w:r>
      <w:hyperlink w:anchor="_ENREF_72" w:tooltip="Garl, 1997 #48" w:history="1">
        <w:r w:rsidR="00310286">
          <w:rPr>
            <w:noProof/>
          </w:rPr>
          <w:t>72</w:t>
        </w:r>
      </w:hyperlink>
      <w:r w:rsidR="0080559C">
        <w:rPr>
          <w:noProof/>
        </w:rPr>
        <w:t xml:space="preserve">, </w:t>
      </w:r>
      <w:hyperlink w:anchor="_ENREF_73" w:tooltip="Guibas, 1983 #49" w:history="1">
        <w:r w:rsidR="00310286">
          <w:rPr>
            <w:noProof/>
          </w:rPr>
          <w:t>73</w:t>
        </w:r>
      </w:hyperlink>
      <w:r w:rsidR="0080559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0</w:t>
            </w:r>
            <w:r w:rsidR="00141516">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0F6A14"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141516">
              <w:fldChar w:fldCharType="begin"/>
            </w:r>
            <w:r w:rsidR="00141516">
              <w:instrText xml:space="preserve"> </w:instrText>
            </w:r>
            <w:r w:rsidR="00141516">
              <w:rPr>
                <w:rFonts w:hint="eastAsia"/>
              </w:rPr>
              <w:instrText>STYLEREF 1 \s</w:instrText>
            </w:r>
            <w:r w:rsidR="00141516">
              <w:instrText xml:space="preserve"> </w:instrText>
            </w:r>
            <w:r w:rsidR="00141516">
              <w:fldChar w:fldCharType="separate"/>
            </w:r>
            <w:r w:rsidR="00141516">
              <w:rPr>
                <w:noProof/>
              </w:rPr>
              <w:t>5</w:t>
            </w:r>
            <w:r w:rsidR="00141516">
              <w:fldChar w:fldCharType="end"/>
            </w:r>
            <w:r w:rsidR="00141516">
              <w:t>.</w:t>
            </w:r>
            <w:r w:rsidR="00141516">
              <w:fldChar w:fldCharType="begin"/>
            </w:r>
            <w:r w:rsidR="00141516">
              <w:instrText xml:space="preserve"> </w:instrText>
            </w:r>
            <w:r w:rsidR="00141516">
              <w:rPr>
                <w:rFonts w:hint="eastAsia"/>
              </w:rPr>
              <w:instrText>SEQ Equation \* ARABIC \s 1</w:instrText>
            </w:r>
            <w:r w:rsidR="00141516">
              <w:instrText xml:space="preserve"> </w:instrText>
            </w:r>
            <w:r w:rsidR="00141516">
              <w:fldChar w:fldCharType="separate"/>
            </w:r>
            <w:r w:rsidR="00141516">
              <w:rPr>
                <w:noProof/>
              </w:rPr>
              <w:t>11</w:t>
            </w:r>
            <w:r w:rsidR="00141516">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83840"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310286" w:rsidRPr="00C45D19" w:rsidRDefault="00310286" w:rsidP="007E439B">
                              <w:pPr>
                                <w:pStyle w:val="aff"/>
                                <w:spacing w:before="163" w:after="163"/>
                                <w:rPr>
                                  <w:rFonts w:ascii="Calibri" w:eastAsia="宋体" w:hAnsi="Calibri"/>
                                  <w:sz w:val="24"/>
                                </w:rPr>
                              </w:pPr>
                              <w:bookmarkStart w:id="213" w:name="_Toc507045502"/>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8</w:t>
                              </w:r>
                              <w:r w:rsidR="00B53F17">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61" style="position:absolute;left:0;text-align:left;margin-left:-.2pt;margin-top:64.25pt;width:413.8pt;height:254.4pt;z-index:25168384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09Cls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62"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70" o:title=""/>
                  <v:path arrowok="t"/>
                </v:shape>
                <v:shape id="文本框 20" o:spid="_x0000_s1063"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310286" w:rsidRPr="00C45D19" w:rsidRDefault="00310286" w:rsidP="007E439B">
                        <w:pPr>
                          <w:pStyle w:val="aff"/>
                          <w:spacing w:before="163" w:after="163"/>
                          <w:rPr>
                            <w:rFonts w:ascii="Calibri" w:eastAsia="宋体" w:hAnsi="Calibri"/>
                            <w:sz w:val="24"/>
                          </w:rPr>
                        </w:pPr>
                        <w:bookmarkStart w:id="214" w:name="_Toc507045502"/>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8</w:t>
                        </w:r>
                        <w:r w:rsidR="00B53F17">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14"/>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86912"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10286" w:rsidRPr="00C427D8" w:rsidRDefault="00310286" w:rsidP="00BD4D65">
                            <w:pPr>
                              <w:pStyle w:val="aff"/>
                              <w:spacing w:before="163" w:after="163"/>
                              <w:jc w:val="center"/>
                              <w:rPr>
                                <w:rFonts w:eastAsia="宋体"/>
                                <w:sz w:val="24"/>
                                <w:szCs w:val="24"/>
                              </w:rPr>
                            </w:pPr>
                            <w:bookmarkStart w:id="215" w:name="_Toc507045503"/>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9</w:t>
                            </w:r>
                            <w:r w:rsidR="00B53F17">
                              <w:fldChar w:fldCharType="end"/>
                            </w:r>
                            <w:r>
                              <w:t>参数化</w:t>
                            </w:r>
                            <w:r>
                              <w:rPr>
                                <w:rFonts w:hint="eastAsia"/>
                              </w:rPr>
                              <w:t>平滑</w:t>
                            </w:r>
                            <w:r>
                              <w:t>后</w:t>
                            </w:r>
                            <w:r>
                              <w:rPr>
                                <w:rFonts w:hint="eastAsia"/>
                              </w:rPr>
                              <w:t>结果图。</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64" type="#_x0000_t202" style="position:absolute;left:0;text-align:left;margin-left:-.05pt;margin-top:275.65pt;width:413.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S6i0&#10;nkgCAAB2BAAADgAAAAAAAAAAAAAAAAAuAgAAZHJzL2Uyb0RvYy54bWxQSwECLQAUAAYACAAAACEA&#10;zga6XOAAAAAJAQAADwAAAAAAAAAAAAAAAACiBAAAZHJzL2Rvd25yZXYueG1sUEsFBgAAAAAEAAQA&#10;8wAAAK8FAAAAAA==&#10;" stroked="f">
                <v:textbox style="mso-fit-shape-to-text:t" inset="0,0,0,0">
                  <w:txbxContent>
                    <w:p w:rsidR="00310286" w:rsidRPr="00C427D8" w:rsidRDefault="00310286" w:rsidP="00BD4D65">
                      <w:pPr>
                        <w:pStyle w:val="aff"/>
                        <w:spacing w:before="163" w:after="163"/>
                        <w:jc w:val="center"/>
                        <w:rPr>
                          <w:rFonts w:eastAsia="宋体"/>
                          <w:sz w:val="24"/>
                          <w:szCs w:val="24"/>
                        </w:rPr>
                      </w:pPr>
                      <w:bookmarkStart w:id="216" w:name="_Toc507045503"/>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9</w:t>
                      </w:r>
                      <w:r w:rsidR="00B53F17">
                        <w:fldChar w:fldCharType="end"/>
                      </w:r>
                      <w:r>
                        <w:t>参数化</w:t>
                      </w:r>
                      <w:r>
                        <w:rPr>
                          <w:rFonts w:hint="eastAsia"/>
                        </w:rPr>
                        <w:t>平滑</w:t>
                      </w:r>
                      <w:r>
                        <w:t>后</w:t>
                      </w:r>
                      <w:r>
                        <w:rPr>
                          <w:rFonts w:hint="eastAsia"/>
                        </w:rPr>
                        <w:t>结果图。</w:t>
                      </w:r>
                      <w:bookmarkEnd w:id="216"/>
                    </w:p>
                  </w:txbxContent>
                </v:textbox>
                <w10:wrap type="topAndBottom"/>
              </v:shape>
            </w:pict>
          </mc:Fallback>
        </mc:AlternateContent>
      </w:r>
      <w:r>
        <w:rPr>
          <w:noProof/>
        </w:rPr>
        <w:drawing>
          <wp:anchor distT="0" distB="0" distL="114300" distR="114300" simplePos="0" relativeHeight="251684864"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71">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17" w:name="_Toc507045507"/>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17"/>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18" w:name="_Toc507045508"/>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18"/>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0559C">
        <w:rPr>
          <w:noProof/>
        </w:rPr>
        <w:t>[</w:t>
      </w:r>
      <w:hyperlink w:anchor="_ENREF_45" w:tooltip="Lee, 1998 #16" w:history="1">
        <w:r w:rsidR="00310286">
          <w:rPr>
            <w:noProof/>
          </w:rPr>
          <w:t>45</w:t>
        </w:r>
      </w:hyperlink>
      <w:r w:rsidR="0080559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0559C">
        <w:instrText xml:space="preserve"> ADDIN EN.CITE &lt;EndNote&gt;&lt;Cite&gt;&lt;Author&gt;Guskov&lt;/Author&gt;&lt;Year&gt;2000&lt;/Year&gt;&lt;RecNum&gt;20&lt;/RecNum&gt;&lt;DisplayText&gt;[4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0559C">
        <w:rPr>
          <w:noProof/>
        </w:rPr>
        <w:t>[</w:t>
      </w:r>
      <w:hyperlink w:anchor="_ENREF_49" w:tooltip="Guskov, 2000 #20" w:history="1">
        <w:r w:rsidR="00310286">
          <w:rPr>
            <w:noProof/>
          </w:rPr>
          <w:t>49</w:t>
        </w:r>
      </w:hyperlink>
      <w:r w:rsidR="0080559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19" w:name="_Toc507045509"/>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19"/>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88960"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7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87936"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7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693056"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10286" w:rsidRPr="007B4B30" w:rsidRDefault="00310286" w:rsidP="005130EE">
                            <w:pPr>
                              <w:pStyle w:val="aff"/>
                              <w:spacing w:before="163" w:after="163"/>
                              <w:rPr>
                                <w:rFonts w:eastAsia="宋体"/>
                                <w:sz w:val="24"/>
                                <w:szCs w:val="24"/>
                              </w:rPr>
                            </w:pPr>
                            <w:bookmarkStart w:id="220" w:name="_Toc507045504"/>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10</w:t>
                            </w:r>
                            <w:r w:rsidR="00B53F17">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65" type="#_x0000_t202" style="position:absolute;left:0;text-align:left;margin-left:-.05pt;margin-top:457.15pt;width:413.8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eNv3&#10;UkgCAAB2BAAADgAAAAAAAAAAAAAAAAAuAgAAZHJzL2Uyb0RvYy54bWxQSwECLQAUAAYACAAAACEA&#10;Bo20HeAAAAAJAQAADwAAAAAAAAAAAAAAAACiBAAAZHJzL2Rvd25yZXYueG1sUEsFBgAAAAAEAAQA&#10;8wAAAK8FAAAAAA==&#10;" stroked="f">
                <v:textbox style="mso-fit-shape-to-text:t" inset="0,0,0,0">
                  <w:txbxContent>
                    <w:p w:rsidR="00310286" w:rsidRPr="007B4B30" w:rsidRDefault="00310286" w:rsidP="005130EE">
                      <w:pPr>
                        <w:pStyle w:val="aff"/>
                        <w:spacing w:before="163" w:after="163"/>
                        <w:rPr>
                          <w:rFonts w:eastAsia="宋体"/>
                          <w:sz w:val="24"/>
                          <w:szCs w:val="24"/>
                        </w:rPr>
                      </w:pPr>
                      <w:bookmarkStart w:id="221" w:name="_Toc507045504"/>
                      <w:r>
                        <w:rPr>
                          <w:rFonts w:hint="eastAsia"/>
                        </w:rPr>
                        <w:t>图</w:t>
                      </w:r>
                      <w:r>
                        <w:rPr>
                          <w:rFonts w:hint="eastAsia"/>
                        </w:rPr>
                        <w:t xml:space="preserve"> </w:t>
                      </w:r>
                      <w:r w:rsidR="00B53F17">
                        <w:fldChar w:fldCharType="begin"/>
                      </w:r>
                      <w:r w:rsidR="00B53F17">
                        <w:instrText xml:space="preserve"> </w:instrText>
                      </w:r>
                      <w:r w:rsidR="00B53F17">
                        <w:rPr>
                          <w:rFonts w:hint="eastAsia"/>
                        </w:rPr>
                        <w:instrText>STYLEREF 1 \s</w:instrText>
                      </w:r>
                      <w:r w:rsidR="00B53F17">
                        <w:instrText xml:space="preserve"> </w:instrText>
                      </w:r>
                      <w:r w:rsidR="00B53F17">
                        <w:fldChar w:fldCharType="separate"/>
                      </w:r>
                      <w:r w:rsidR="00B53F17">
                        <w:t>5</w:t>
                      </w:r>
                      <w:r w:rsidR="00B53F17">
                        <w:fldChar w:fldCharType="end"/>
                      </w:r>
                      <w:r w:rsidR="00B53F17">
                        <w:t>.</w:t>
                      </w:r>
                      <w:r w:rsidR="00B53F17">
                        <w:fldChar w:fldCharType="begin"/>
                      </w:r>
                      <w:r w:rsidR="00B53F17">
                        <w:instrText xml:space="preserve"> </w:instrText>
                      </w:r>
                      <w:r w:rsidR="00B53F17">
                        <w:rPr>
                          <w:rFonts w:hint="eastAsia"/>
                        </w:rPr>
                        <w:instrText xml:space="preserve">SEQ </w:instrText>
                      </w:r>
                      <w:r w:rsidR="00B53F17">
                        <w:rPr>
                          <w:rFonts w:hint="eastAsia"/>
                        </w:rPr>
                        <w:instrText>图</w:instrText>
                      </w:r>
                      <w:r w:rsidR="00B53F17">
                        <w:rPr>
                          <w:rFonts w:hint="eastAsia"/>
                        </w:rPr>
                        <w:instrText xml:space="preserve"> \* ARABIC \s 1</w:instrText>
                      </w:r>
                      <w:r w:rsidR="00B53F17">
                        <w:instrText xml:space="preserve"> </w:instrText>
                      </w:r>
                      <w:r w:rsidR="00B53F17">
                        <w:fldChar w:fldCharType="separate"/>
                      </w:r>
                      <w:r w:rsidR="00B53F17">
                        <w:t>10</w:t>
                      </w:r>
                      <w:r w:rsidR="00B53F17">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21"/>
                    </w:p>
                  </w:txbxContent>
                </v:textbox>
                <w10:wrap type="topAndBottom"/>
              </v:shape>
            </w:pict>
          </mc:Fallback>
        </mc:AlternateContent>
      </w:r>
      <w:r w:rsidR="00C7440F">
        <w:rPr>
          <w:rFonts w:hint="eastAsia"/>
          <w:noProof/>
        </w:rPr>
        <w:drawing>
          <wp:anchor distT="0" distB="0" distL="114300" distR="114300" simplePos="0" relativeHeight="251691008"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7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89984"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7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22" w:name="_Toc505001655"/>
      <w:r w:rsidRPr="00C64AC6">
        <w:rPr>
          <w:rFonts w:hint="eastAsia"/>
        </w:rPr>
        <w:lastRenderedPageBreak/>
        <w:t>总结和展望</w:t>
      </w:r>
      <w:bookmarkEnd w:id="222"/>
    </w:p>
    <w:p w:rsidR="00125E7A" w:rsidRDefault="00125E7A" w:rsidP="00410326">
      <w:pPr>
        <w:pStyle w:val="21"/>
      </w:pPr>
      <w:bookmarkStart w:id="223" w:name="_Toc505001656"/>
      <w:r>
        <w:rPr>
          <w:rFonts w:hint="eastAsia"/>
        </w:rPr>
        <w:t>工作总结</w:t>
      </w:r>
      <w:bookmarkEnd w:id="223"/>
    </w:p>
    <w:p w:rsidR="00B40AB7" w:rsidRDefault="00B40AB7" w:rsidP="00FB33E1">
      <w:pPr>
        <w:ind w:firstLineChars="0" w:firstLine="0"/>
      </w:pPr>
    </w:p>
    <w:p w:rsidR="00125E7A" w:rsidRDefault="005F7611" w:rsidP="00410326">
      <w:pPr>
        <w:pStyle w:val="21"/>
      </w:pPr>
      <w:bookmarkStart w:id="224" w:name="_Toc505001657"/>
      <w:r>
        <w:rPr>
          <w:rFonts w:hint="eastAsia"/>
        </w:rPr>
        <w:t>下一步工作</w:t>
      </w:r>
      <w:bookmarkEnd w:id="224"/>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7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25" w:name="_Toc505001658"/>
      <w:r w:rsidRPr="0063668B">
        <w:rPr>
          <w:rFonts w:hint="eastAsia"/>
        </w:rPr>
        <w:lastRenderedPageBreak/>
        <w:t>参考文献</w:t>
      </w:r>
      <w:bookmarkEnd w:id="225"/>
    </w:p>
    <w:p w:rsidR="00310286" w:rsidRPr="00310286" w:rsidRDefault="00D307CD" w:rsidP="00310286">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26" w:name="_ENREF_1"/>
      <w:r w:rsidR="00310286" w:rsidRPr="00310286">
        <w:t>[1]</w:t>
      </w:r>
      <w:r w:rsidR="00310286" w:rsidRPr="00310286">
        <w:tab/>
        <w:t>N. Snavely, S. M. Seitz, R. Szeliski. Modeling the World from Internet Photo Collections[J]. International Journal of Computer Vision, 2008, 80(2), 189-210.</w:t>
      </w:r>
      <w:bookmarkEnd w:id="226"/>
    </w:p>
    <w:p w:rsidR="00310286" w:rsidRPr="00310286" w:rsidRDefault="00310286" w:rsidP="00310286">
      <w:pPr>
        <w:pStyle w:val="EndNoteBibliography"/>
        <w:ind w:left="720" w:firstLine="400"/>
      </w:pPr>
      <w:bookmarkStart w:id="227" w:name="_ENREF_2"/>
      <w:r w:rsidRPr="00310286">
        <w:t>[2]</w:t>
      </w:r>
      <w:r w:rsidRPr="00310286">
        <w:tab/>
        <w:t>A. Collet, M. Chuang, P. Sweeney, D. Gillett, D. Evseev, D. Calabrese</w:t>
      </w:r>
      <w:r w:rsidRPr="00310286">
        <w:rPr>
          <w:i/>
        </w:rPr>
        <w:t>, et al.</w:t>
      </w:r>
      <w:r w:rsidRPr="00310286">
        <w:t xml:space="preserve"> High-quality streamable free-viewpoint video[J]. Acm Transactions on Graphics, 2015, 34(4), 1-13.</w:t>
      </w:r>
      <w:bookmarkEnd w:id="227"/>
    </w:p>
    <w:p w:rsidR="00310286" w:rsidRPr="00310286" w:rsidRDefault="00310286" w:rsidP="00310286">
      <w:pPr>
        <w:pStyle w:val="EndNoteBibliography"/>
        <w:ind w:left="720" w:firstLine="400"/>
      </w:pPr>
      <w:bookmarkStart w:id="228" w:name="_ENREF_3"/>
      <w:r w:rsidRPr="00310286">
        <w:t>[3]</w:t>
      </w:r>
      <w:r w:rsidRPr="00310286">
        <w:tab/>
        <w:t>T. Chen, Z. Zhu, A. Shamir, S. M. Hu, D. Cohen-Or. 3-Sweep:extracting editable objects from a single photo[J]. Acm Transactions on Graphics, 2013, 32(6), 1-10.</w:t>
      </w:r>
      <w:bookmarkEnd w:id="228"/>
    </w:p>
    <w:p w:rsidR="00310286" w:rsidRPr="00310286" w:rsidRDefault="00310286" w:rsidP="00310286">
      <w:pPr>
        <w:pStyle w:val="EndNoteBibliography"/>
        <w:ind w:left="720" w:firstLine="400"/>
      </w:pPr>
      <w:bookmarkStart w:id="229" w:name="_ENREF_4"/>
      <w:r w:rsidRPr="00310286">
        <w:t>[4]</w:t>
      </w:r>
      <w:r w:rsidRPr="00310286">
        <w:tab/>
        <w:t>S. N. Sinha, D. Steedly, R. Szeliski, M. Agrawala, M. Pollefeys. Interactive 3D architectural modeling from unordered photo collections[C]. ACM SIGGRAPH Asia, 2008, 159.</w:t>
      </w:r>
      <w:bookmarkEnd w:id="229"/>
    </w:p>
    <w:p w:rsidR="00310286" w:rsidRPr="00310286" w:rsidRDefault="00310286" w:rsidP="00310286">
      <w:pPr>
        <w:pStyle w:val="EndNoteBibliography"/>
        <w:ind w:left="720" w:firstLine="400"/>
      </w:pPr>
      <w:bookmarkStart w:id="230" w:name="_ENREF_5"/>
      <w:r w:rsidRPr="00310286">
        <w:t>[5]</w:t>
      </w:r>
      <w:r w:rsidRPr="00310286">
        <w:tab/>
        <w:t>R. Hartley, A. Zisserman. Multiple view geometry in computer vision[C]. 2000, 1865 - 1872.</w:t>
      </w:r>
      <w:bookmarkEnd w:id="230"/>
    </w:p>
    <w:p w:rsidR="00310286" w:rsidRPr="00310286" w:rsidRDefault="00310286" w:rsidP="00310286">
      <w:pPr>
        <w:pStyle w:val="EndNoteBibliography"/>
        <w:ind w:left="720" w:firstLine="400"/>
      </w:pPr>
      <w:bookmarkStart w:id="231" w:name="_ENREF_6"/>
      <w:r w:rsidRPr="00310286">
        <w:t>[6]</w:t>
      </w:r>
      <w:r w:rsidRPr="00310286">
        <w:tab/>
        <w:t>S. M. Seitz, B. Curless, J. Diebel, D. Scharstein, R. Szeliski. A Comparison and Evaluation of Multi-View Stereo Reconstruction Algorithms[C]. Computer Vision and Pattern Recognition, 2006 IEEE Computer Society Conference on, 2006, 519-528.</w:t>
      </w:r>
      <w:bookmarkEnd w:id="231"/>
    </w:p>
    <w:p w:rsidR="00310286" w:rsidRPr="00310286" w:rsidRDefault="00310286" w:rsidP="00310286">
      <w:pPr>
        <w:pStyle w:val="EndNoteBibliography"/>
        <w:ind w:left="720" w:firstLine="400"/>
      </w:pPr>
      <w:bookmarkStart w:id="232" w:name="_ENREF_7"/>
      <w:r w:rsidRPr="00310286">
        <w:t>[7]</w:t>
      </w:r>
      <w:r w:rsidRPr="00310286">
        <w:tab/>
        <w:t>Z. Zhang. A flexible new technique for camera calibration[J]. IEEE Transactions on Pattern Analysis &amp; Machine Intelligence, 2000, 22(11), 1330-1334.</w:t>
      </w:r>
      <w:bookmarkEnd w:id="232"/>
    </w:p>
    <w:p w:rsidR="00310286" w:rsidRPr="00310286" w:rsidRDefault="00310286" w:rsidP="00310286">
      <w:pPr>
        <w:pStyle w:val="EndNoteBibliography"/>
        <w:ind w:left="720" w:firstLine="400"/>
      </w:pPr>
      <w:bookmarkStart w:id="233" w:name="_ENREF_8"/>
      <w:r w:rsidRPr="00310286">
        <w:t>[8]</w:t>
      </w:r>
      <w:r w:rsidRPr="00310286">
        <w:tab/>
        <w:t>L. Song, W. Wu, J. Guo, X. Li. Survey on Camera Calibration Technique[C]. International Conference on Intelligent Human-Machine Systems and Cybernetics, 2013, 389-392.</w:t>
      </w:r>
      <w:bookmarkEnd w:id="233"/>
    </w:p>
    <w:p w:rsidR="00310286" w:rsidRPr="00310286" w:rsidRDefault="00310286" w:rsidP="00310286">
      <w:pPr>
        <w:pStyle w:val="EndNoteBibliography"/>
        <w:ind w:left="720" w:firstLine="400"/>
      </w:pPr>
      <w:bookmarkStart w:id="234" w:name="_ENREF_9"/>
      <w:r w:rsidRPr="00310286">
        <w:t>[9]</w:t>
      </w:r>
      <w:r w:rsidRPr="00310286">
        <w:tab/>
        <w:t>Y. Furukawa, J. Ponce. Accurate, Dense, and Robust Multi-View Stereopsis[C]. Computer Vision and Pattern Recognition, 2007. CVPR '07. IEEE Conference on, 2007, 1-8.</w:t>
      </w:r>
      <w:bookmarkEnd w:id="234"/>
    </w:p>
    <w:p w:rsidR="00310286" w:rsidRPr="00310286" w:rsidRDefault="00310286" w:rsidP="00310286">
      <w:pPr>
        <w:pStyle w:val="EndNoteBibliography"/>
        <w:ind w:left="720" w:firstLine="400"/>
      </w:pPr>
      <w:bookmarkStart w:id="235" w:name="_ENREF_10"/>
      <w:r w:rsidRPr="00310286">
        <w:t>[10]</w:t>
      </w:r>
      <w:r w:rsidRPr="00310286">
        <w:tab/>
        <w:t>L. Valgaerts, M. Mainberger, J. Weickert. Dense versus Sparse Approaches for Estimating the Fundamental Matrix[J]. International Journal of Computer Vision, 2012, 96(2), 212-234.</w:t>
      </w:r>
      <w:bookmarkEnd w:id="235"/>
    </w:p>
    <w:p w:rsidR="00310286" w:rsidRPr="00310286" w:rsidRDefault="00310286" w:rsidP="00310286">
      <w:pPr>
        <w:pStyle w:val="EndNoteBibliography"/>
        <w:ind w:left="720" w:firstLine="400"/>
      </w:pPr>
      <w:bookmarkStart w:id="236" w:name="_ENREF_11"/>
      <w:r w:rsidRPr="00310286">
        <w:t>[11]</w:t>
      </w:r>
      <w:r w:rsidRPr="00310286">
        <w:tab/>
        <w:t>A. H. Ahmadabadian, S. Robson, J. Boehm, M. Shortis, K. Wenzel, D. Fritsch. A comparison of dense matching algorithms for scaled surface reconstruction using stereo camera rigs[J]. Isprs Journal of Photogrammetry &amp; Remote Sensing, 2013, 78(4), 157-167.</w:t>
      </w:r>
      <w:bookmarkEnd w:id="236"/>
    </w:p>
    <w:p w:rsidR="00310286" w:rsidRPr="00310286" w:rsidRDefault="00310286" w:rsidP="00310286">
      <w:pPr>
        <w:pStyle w:val="EndNoteBibliography"/>
        <w:ind w:left="720" w:firstLine="400"/>
      </w:pPr>
      <w:bookmarkStart w:id="237" w:name="_ENREF_12"/>
      <w:r w:rsidRPr="00310286">
        <w:t>[12]</w:t>
      </w:r>
      <w:r w:rsidRPr="00310286">
        <w:tab/>
        <w:t>N. Snavely, S. M. Seitz, R. Szeliski. Photo Tourism: Exploring Photo Collections In 3D[J]. Acm Transactions on Graphics, 2006, 25(3), págs. 835-846.</w:t>
      </w:r>
      <w:bookmarkEnd w:id="237"/>
    </w:p>
    <w:p w:rsidR="00310286" w:rsidRPr="00310286" w:rsidRDefault="00310286" w:rsidP="00310286">
      <w:pPr>
        <w:pStyle w:val="EndNoteBibliography"/>
        <w:ind w:left="720" w:firstLine="400"/>
      </w:pPr>
      <w:bookmarkStart w:id="238" w:name="_ENREF_13"/>
      <w:r w:rsidRPr="00310286">
        <w:t>[13]</w:t>
      </w:r>
      <w:r w:rsidRPr="00310286">
        <w:tab/>
        <w:t>S. Agarwal, N. Snavely, I. Simon, S. M. Seitz. Building Rome in a day[C]. IEEE International Conference on Computer Vision, 2011, 72-79.</w:t>
      </w:r>
      <w:bookmarkEnd w:id="238"/>
    </w:p>
    <w:p w:rsidR="00310286" w:rsidRPr="00310286" w:rsidRDefault="00310286" w:rsidP="00310286">
      <w:pPr>
        <w:pStyle w:val="EndNoteBibliography"/>
        <w:ind w:left="720" w:firstLine="400"/>
      </w:pPr>
      <w:bookmarkStart w:id="239" w:name="_ENREF_14"/>
      <w:r w:rsidRPr="00310286">
        <w:t>[14]</w:t>
      </w:r>
      <w:r w:rsidRPr="00310286">
        <w:tab/>
        <w:t>T. Igarashi, S. Matsuoka, H. Tanaka. Teddy: a sketching interface for 3D freeform design[C]. Conference on Computer Graphics and Interactive Techniques, 1999, 409-416.</w:t>
      </w:r>
      <w:bookmarkEnd w:id="239"/>
    </w:p>
    <w:p w:rsidR="00310286" w:rsidRPr="00310286" w:rsidRDefault="00310286" w:rsidP="00310286">
      <w:pPr>
        <w:pStyle w:val="EndNoteBibliography"/>
        <w:ind w:left="720" w:firstLine="400"/>
      </w:pPr>
      <w:bookmarkStart w:id="240" w:name="_ENREF_15"/>
      <w:r w:rsidRPr="00310286">
        <w:t>[15]</w:t>
      </w:r>
      <w:r w:rsidRPr="00310286">
        <w:tab/>
        <w:t>B. Xu, W. Chang, A. Sheffer, A. Bousseau, J. Mccrae, K. Singh. True2Form:3D curve networks from 2D sketches via selective regularization[J]. Acm Transactions on Graphics, 2014, 33(4), 1-13.</w:t>
      </w:r>
      <w:bookmarkEnd w:id="240"/>
    </w:p>
    <w:p w:rsidR="00310286" w:rsidRPr="00310286" w:rsidRDefault="00310286" w:rsidP="00310286">
      <w:pPr>
        <w:pStyle w:val="EndNoteBibliography"/>
        <w:ind w:left="720" w:firstLine="400"/>
      </w:pPr>
      <w:bookmarkStart w:id="241" w:name="_ENREF_16"/>
      <w:r w:rsidRPr="00310286">
        <w:t>[16]</w:t>
      </w:r>
      <w:r w:rsidRPr="00310286">
        <w:tab/>
        <w:t>X. Chen, S. B. Kang, Y. Q. Xu, J. Dorsey, H. Y. Shum. Sketching reality:Realistic interpretation of architectural designs[J]. Acm Transactions on Graphics, 2008, 27(2), 1-15.</w:t>
      </w:r>
      <w:bookmarkEnd w:id="241"/>
    </w:p>
    <w:p w:rsidR="00310286" w:rsidRPr="00310286" w:rsidRDefault="00310286" w:rsidP="00310286">
      <w:pPr>
        <w:pStyle w:val="EndNoteBibliography"/>
        <w:ind w:left="720" w:firstLine="400"/>
      </w:pPr>
      <w:bookmarkStart w:id="242" w:name="_ENREF_17"/>
      <w:r w:rsidRPr="00310286">
        <w:t>[17]</w:t>
      </w:r>
      <w:r w:rsidRPr="00310286">
        <w:tab/>
        <w:t>S. Owada, F. Nielsen, K. Nakazawa, T. Igarashi. A Sketching Interface for Modeling the Internal Structures of 3D Shapes[J]. Lecture Notes in Computer Science, 2003, 2733(173), 49--57.</w:t>
      </w:r>
      <w:bookmarkEnd w:id="242"/>
    </w:p>
    <w:p w:rsidR="00310286" w:rsidRPr="00310286" w:rsidRDefault="00310286" w:rsidP="00310286">
      <w:pPr>
        <w:pStyle w:val="EndNoteBibliography"/>
        <w:ind w:left="720" w:firstLine="400"/>
      </w:pPr>
      <w:bookmarkStart w:id="243" w:name="_ENREF_18"/>
      <w:r w:rsidRPr="00310286">
        <w:t>[18]</w:t>
      </w:r>
      <w:r w:rsidRPr="00310286">
        <w:tab/>
        <w:t>R. Schmidt, B. Wyvill, M. C. Sousa, J. A. Jorge. ShapeShop:sketch-based solid modeling with BlobTrees[C]. ACM SIGGRAPH, 2007, 43.</w:t>
      </w:r>
      <w:bookmarkEnd w:id="243"/>
    </w:p>
    <w:p w:rsidR="00310286" w:rsidRPr="00310286" w:rsidRDefault="00310286" w:rsidP="00310286">
      <w:pPr>
        <w:pStyle w:val="EndNoteBibliography"/>
        <w:ind w:left="720" w:firstLine="400"/>
      </w:pPr>
      <w:bookmarkStart w:id="244" w:name="_ENREF_19"/>
      <w:r w:rsidRPr="00310286">
        <w:t>[19]</w:t>
      </w:r>
      <w:r w:rsidRPr="00310286">
        <w:tab/>
        <w:t>S. Owada, F. Nielsen, M. Okabe, T. Igarashi. Volumetric illustration:designing 3D models with internal textures[J]. ACM Transactions on Graphics (TOG), 2004, 23(3), 322-328.</w:t>
      </w:r>
      <w:bookmarkEnd w:id="244"/>
    </w:p>
    <w:p w:rsidR="00310286" w:rsidRPr="00310286" w:rsidRDefault="00310286" w:rsidP="00310286">
      <w:pPr>
        <w:pStyle w:val="EndNoteBibliography"/>
        <w:ind w:left="720" w:firstLine="400"/>
      </w:pPr>
      <w:bookmarkStart w:id="245" w:name="_ENREF_20"/>
      <w:r w:rsidRPr="00310286">
        <w:t>[20]</w:t>
      </w:r>
      <w:r w:rsidRPr="00310286">
        <w:tab/>
        <w:t>W. Li, W. Li, K. Zhou, B. Guo, B. Guo, N. J. Mitra. Interpreting concept sketches[J]. Acm Transactions on Graphics, 2013, 32(4), 56.</w:t>
      </w:r>
      <w:bookmarkEnd w:id="245"/>
    </w:p>
    <w:p w:rsidR="00310286" w:rsidRPr="00310286" w:rsidRDefault="00310286" w:rsidP="00310286">
      <w:pPr>
        <w:pStyle w:val="EndNoteBibliography"/>
        <w:ind w:left="720" w:firstLine="400"/>
      </w:pPr>
      <w:bookmarkStart w:id="246" w:name="_ENREF_21"/>
      <w:r w:rsidRPr="00310286">
        <w:lastRenderedPageBreak/>
        <w:t>[21]</w:t>
      </w:r>
      <w:r w:rsidRPr="00310286">
        <w:tab/>
        <w:t>M. Eitz, R. Richter, T. Boubekeur, K. Hildebrand, M. Alexa. Sketch-based shape retrieval[J]. Acm Transactions on Graphics, 2012, 31(4), 1-10.</w:t>
      </w:r>
      <w:bookmarkEnd w:id="246"/>
    </w:p>
    <w:p w:rsidR="00310286" w:rsidRPr="00310286" w:rsidRDefault="00310286" w:rsidP="00310286">
      <w:pPr>
        <w:pStyle w:val="EndNoteBibliography"/>
        <w:ind w:left="720" w:firstLine="400"/>
      </w:pPr>
      <w:bookmarkStart w:id="247" w:name="_ENREF_22"/>
      <w:r w:rsidRPr="00310286">
        <w:t>[22]</w:t>
      </w:r>
      <w:r w:rsidRPr="00310286">
        <w:tab/>
        <w:t>M. Eitz, J. Hays, M. Alexa. How do humans sketch objects?[J]. Acm Transactions on Graphics, 2012, 31(4), 1-10.</w:t>
      </w:r>
      <w:bookmarkEnd w:id="247"/>
    </w:p>
    <w:p w:rsidR="00310286" w:rsidRPr="00310286" w:rsidRDefault="00310286" w:rsidP="00310286">
      <w:pPr>
        <w:pStyle w:val="EndNoteBibliography"/>
        <w:ind w:left="720" w:firstLine="400"/>
      </w:pPr>
      <w:bookmarkStart w:id="248" w:name="_ENREF_23"/>
      <w:r w:rsidRPr="00310286">
        <w:t>[23]</w:t>
      </w:r>
      <w:r w:rsidRPr="00310286">
        <w:tab/>
        <w:t>K. Yin, H. Huang, H. Zhang, M. Gong, D. Cohen-Or, B. Chen. Morfit:interactive surface reconstruction from incomplete point clouds with curve-driven topology and geometry control[J]. Acm Transactions on Graphics, 2014, 33(6), 1-12.</w:t>
      </w:r>
      <w:bookmarkEnd w:id="248"/>
    </w:p>
    <w:p w:rsidR="00310286" w:rsidRPr="00310286" w:rsidRDefault="00310286" w:rsidP="00310286">
      <w:pPr>
        <w:pStyle w:val="EndNoteBibliography"/>
        <w:ind w:left="720" w:firstLine="400"/>
      </w:pPr>
      <w:bookmarkStart w:id="249" w:name="_ENREF_24"/>
      <w:r w:rsidRPr="00310286">
        <w:t>[24]</w:t>
      </w:r>
      <w:r w:rsidRPr="00310286">
        <w:tab/>
        <w:t>L. Olsen, F. F. Samavati, M. C. Sousa, J. A. Jorge. Sketch-based modeling: A survey[J]. Computers &amp; Graphics, 2009, 33(1), 85-103.</w:t>
      </w:r>
      <w:bookmarkEnd w:id="249"/>
    </w:p>
    <w:p w:rsidR="00310286" w:rsidRPr="00310286" w:rsidRDefault="00310286" w:rsidP="00310286">
      <w:pPr>
        <w:pStyle w:val="EndNoteBibliography"/>
        <w:ind w:left="720" w:firstLine="400"/>
      </w:pPr>
      <w:bookmarkStart w:id="250" w:name="_ENREF_25"/>
      <w:r w:rsidRPr="00310286">
        <w:t>[25]</w:t>
      </w:r>
      <w:r w:rsidRPr="00310286">
        <w:tab/>
        <w:t xml:space="preserve">C. Wu. (2015). </w:t>
      </w:r>
      <w:r w:rsidRPr="00310286">
        <w:rPr>
          <w:i/>
        </w:rPr>
        <w:t>Visualsfm: A visual structure from motion system.</w:t>
      </w:r>
      <w:r w:rsidRPr="00310286">
        <w:t xml:space="preserve"> Available: </w:t>
      </w:r>
      <w:hyperlink r:id="rId77" w:history="1">
        <w:r w:rsidRPr="00310286">
          <w:rPr>
            <w:rStyle w:val="af0"/>
          </w:rPr>
          <w:t>http://ccwu.me/vsfm/</w:t>
        </w:r>
        <w:bookmarkEnd w:id="250"/>
      </w:hyperlink>
    </w:p>
    <w:p w:rsidR="00310286" w:rsidRPr="00310286" w:rsidRDefault="00310286" w:rsidP="00310286">
      <w:pPr>
        <w:pStyle w:val="EndNoteBibliography"/>
        <w:ind w:left="720" w:firstLine="400"/>
      </w:pPr>
      <w:bookmarkStart w:id="251" w:name="_ENREF_26"/>
      <w:r w:rsidRPr="00310286">
        <w:t>[26]</w:t>
      </w:r>
      <w:r w:rsidRPr="00310286">
        <w:tab/>
      </w:r>
      <w:r w:rsidRPr="00310286">
        <w:rPr>
          <w:i/>
        </w:rPr>
        <w:t>Autodesk Maya Software</w:t>
      </w:r>
      <w:r w:rsidRPr="00310286">
        <w:t xml:space="preserve">. Available: </w:t>
      </w:r>
      <w:hyperlink r:id="rId78" w:history="1">
        <w:r w:rsidRPr="00310286">
          <w:rPr>
            <w:rStyle w:val="af0"/>
          </w:rPr>
          <w:t>http://www.autodesk.com/products/maya/overview</w:t>
        </w:r>
        <w:bookmarkEnd w:id="251"/>
      </w:hyperlink>
    </w:p>
    <w:p w:rsidR="00310286" w:rsidRPr="00310286" w:rsidRDefault="00310286" w:rsidP="00310286">
      <w:pPr>
        <w:pStyle w:val="EndNoteBibliography"/>
        <w:ind w:left="720" w:firstLine="400"/>
      </w:pPr>
      <w:bookmarkStart w:id="252" w:name="_ENREF_27"/>
      <w:r w:rsidRPr="00310286">
        <w:t>[27]</w:t>
      </w:r>
      <w:r w:rsidRPr="00310286">
        <w:tab/>
      </w:r>
      <w:r w:rsidRPr="00310286">
        <w:rPr>
          <w:i/>
        </w:rPr>
        <w:t>Blender Foundation</w:t>
      </w:r>
      <w:r w:rsidRPr="00310286">
        <w:t>. Available: https://</w:t>
      </w:r>
      <w:hyperlink r:id="rId79" w:history="1">
        <w:r w:rsidRPr="00310286">
          <w:rPr>
            <w:rStyle w:val="af0"/>
          </w:rPr>
          <w:t>www.blender.org</w:t>
        </w:r>
        <w:bookmarkEnd w:id="252"/>
      </w:hyperlink>
    </w:p>
    <w:p w:rsidR="00310286" w:rsidRPr="00310286" w:rsidRDefault="00310286" w:rsidP="00310286">
      <w:pPr>
        <w:pStyle w:val="EndNoteBibliography"/>
        <w:ind w:left="720" w:firstLine="400"/>
      </w:pPr>
      <w:bookmarkStart w:id="253" w:name="_ENREF_28"/>
      <w:r w:rsidRPr="00310286">
        <w:t>[28]</w:t>
      </w:r>
      <w:r w:rsidRPr="00310286">
        <w:tab/>
        <w:t>Y. P. Cao, T. Ju, Z. Fu, S. M. Hu. Interactive Image-Guided Modeling of Extruded Shapes[C]. Computer Graphics Forum, 2014, 101-110.</w:t>
      </w:r>
      <w:bookmarkEnd w:id="253"/>
    </w:p>
    <w:p w:rsidR="00310286" w:rsidRPr="00310286" w:rsidRDefault="00310286" w:rsidP="00310286">
      <w:pPr>
        <w:pStyle w:val="EndNoteBibliography"/>
        <w:ind w:left="720" w:firstLine="400"/>
      </w:pPr>
      <w:bookmarkStart w:id="254" w:name="_ENREF_29"/>
      <w:r w:rsidRPr="00310286">
        <w:t>[29]</w:t>
      </w:r>
      <w:r w:rsidRPr="00310286">
        <w:tab/>
        <w:t>N. P. Chironis, N. Sclater. Mechanisms and Mechanical Devices Sourcebook[J]. McGraw-Hill, 2001, 39(2-4), 271-3.</w:t>
      </w:r>
      <w:bookmarkEnd w:id="254"/>
    </w:p>
    <w:p w:rsidR="00310286" w:rsidRPr="00310286" w:rsidRDefault="00310286" w:rsidP="00310286">
      <w:pPr>
        <w:pStyle w:val="EndNoteBibliography"/>
        <w:ind w:left="720" w:firstLine="400"/>
      </w:pPr>
      <w:bookmarkStart w:id="255" w:name="_ENREF_30"/>
      <w:r w:rsidRPr="00310286">
        <w:t>[30]</w:t>
      </w:r>
      <w:r w:rsidRPr="00310286">
        <w:tab/>
        <w:t xml:space="preserve">Wikipedia. (2015). </w:t>
      </w:r>
      <w:r w:rsidRPr="00310286">
        <w:rPr>
          <w:i/>
        </w:rPr>
        <w:t>Involute</w:t>
      </w:r>
      <w:r w:rsidRPr="00310286">
        <w:t xml:space="preserve">. Available: </w:t>
      </w:r>
      <w:hyperlink r:id="rId80" w:history="1">
        <w:r w:rsidRPr="00310286">
          <w:rPr>
            <w:rStyle w:val="af0"/>
          </w:rPr>
          <w:t>http://en.wikipedia.org/wiki/Involute/</w:t>
        </w:r>
        <w:bookmarkEnd w:id="255"/>
      </w:hyperlink>
    </w:p>
    <w:p w:rsidR="00310286" w:rsidRPr="00310286" w:rsidRDefault="00310286" w:rsidP="00310286">
      <w:pPr>
        <w:pStyle w:val="EndNoteBibliography"/>
        <w:ind w:left="720" w:firstLine="400"/>
      </w:pPr>
      <w:bookmarkStart w:id="256" w:name="_ENREF_31"/>
      <w:r w:rsidRPr="00310286">
        <w:t>[31]</w:t>
      </w:r>
      <w:r w:rsidRPr="00310286">
        <w:tab/>
        <w:t>Y. Li, X. Wu, Y. Chrysathou, A. Sharf, D. Cohen-Or, N. J. Mitra. GlobFit: Consistently Fitting Primitives by Discovering Global Relations[J]. Journal of Computer-Aided Design &amp; Computer Graphics, 2012, 30(4), 52.</w:t>
      </w:r>
      <w:bookmarkEnd w:id="256"/>
    </w:p>
    <w:p w:rsidR="00310286" w:rsidRPr="00310286" w:rsidRDefault="00310286" w:rsidP="00310286">
      <w:pPr>
        <w:pStyle w:val="EndNoteBibliography"/>
        <w:ind w:left="720" w:firstLine="400"/>
      </w:pPr>
      <w:bookmarkStart w:id="257" w:name="_ENREF_32"/>
      <w:r w:rsidRPr="00310286">
        <w:t>[32]</w:t>
      </w:r>
      <w:r w:rsidRPr="00310286">
        <w:tab/>
        <w:t>S. G. Mallat</w:t>
      </w:r>
      <w:r w:rsidRPr="00310286">
        <w:rPr>
          <w:i/>
        </w:rPr>
        <w:t xml:space="preserve">, </w:t>
      </w:r>
      <w:r w:rsidRPr="00310286">
        <w:t>A Theory for Multiresolution Signal Decomposition: The Wavelet Representation[M]: IEEE Computer Society, 1989.</w:t>
      </w:r>
      <w:bookmarkEnd w:id="257"/>
    </w:p>
    <w:p w:rsidR="00310286" w:rsidRPr="00310286" w:rsidRDefault="00310286" w:rsidP="00310286">
      <w:pPr>
        <w:pStyle w:val="EndNoteBibliography"/>
        <w:ind w:left="720" w:firstLine="400"/>
      </w:pPr>
      <w:bookmarkStart w:id="258" w:name="_ENREF_33"/>
      <w:r w:rsidRPr="00310286">
        <w:t>[33]</w:t>
      </w:r>
      <w:r w:rsidRPr="00310286">
        <w:tab/>
        <w:t>A. Certain. Interactive multiresolution surface viewing[C]. Conference on Computer Graphics and Interactive Techniques, 1996, 91-98.</w:t>
      </w:r>
      <w:bookmarkEnd w:id="258"/>
    </w:p>
    <w:p w:rsidR="00310286" w:rsidRPr="00310286" w:rsidRDefault="00310286" w:rsidP="00310286">
      <w:pPr>
        <w:pStyle w:val="EndNoteBibliography"/>
        <w:ind w:left="720" w:firstLine="400"/>
      </w:pPr>
      <w:bookmarkStart w:id="259" w:name="_ENREF_34"/>
      <w:r w:rsidRPr="00310286">
        <w:t>[34]</w:t>
      </w:r>
      <w:r w:rsidRPr="00310286">
        <w:tab/>
        <w:t>C. Roudet, F. Dupont, A. Baskurt. Multiresolution mesh segmentation based on surface roughness and wavelet analysis[C]. Electronic Imaging, 2007</w:t>
      </w:r>
      <w:bookmarkEnd w:id="259"/>
    </w:p>
    <w:p w:rsidR="00310286" w:rsidRPr="00310286" w:rsidRDefault="00310286" w:rsidP="00310286">
      <w:pPr>
        <w:pStyle w:val="EndNoteBibliography"/>
        <w:ind w:left="720" w:firstLine="400"/>
      </w:pPr>
      <w:bookmarkStart w:id="260" w:name="_ENREF_35"/>
      <w:r w:rsidRPr="00310286">
        <w:t>[35]</w:t>
      </w:r>
      <w:r w:rsidRPr="00310286">
        <w:tab/>
        <w:t>A. Khodakovsky, I. Guskov</w:t>
      </w:r>
      <w:r w:rsidRPr="00310286">
        <w:rPr>
          <w:i/>
        </w:rPr>
        <w:t xml:space="preserve">, </w:t>
      </w:r>
      <w:r w:rsidRPr="00310286">
        <w:t>Compression of Normal Meshes[M]: Springer Berlin Heidelberg, 2004.</w:t>
      </w:r>
      <w:bookmarkEnd w:id="260"/>
    </w:p>
    <w:p w:rsidR="00310286" w:rsidRPr="00310286" w:rsidRDefault="00310286" w:rsidP="00310286">
      <w:pPr>
        <w:pStyle w:val="EndNoteBibliography"/>
        <w:ind w:left="720" w:firstLine="400"/>
      </w:pPr>
      <w:bookmarkStart w:id="261" w:name="_ENREF_36"/>
      <w:r w:rsidRPr="00310286">
        <w:t>[36]</w:t>
      </w:r>
      <w:r w:rsidRPr="00310286">
        <w:tab/>
        <w:t>S. Lavu, H. Choi, R. Baraniuk. Geometry compression of normal meshes using rate-distortion algorithms[C]. Eurographics/acm SIGGRAPH Symposium on Geometry Processing, 2003, 52-61.</w:t>
      </w:r>
      <w:bookmarkEnd w:id="261"/>
    </w:p>
    <w:p w:rsidR="00310286" w:rsidRPr="00310286" w:rsidRDefault="00310286" w:rsidP="00310286">
      <w:pPr>
        <w:pStyle w:val="EndNoteBibliography"/>
        <w:ind w:left="720" w:firstLine="400"/>
      </w:pPr>
      <w:bookmarkStart w:id="262" w:name="_ENREF_37"/>
      <w:r w:rsidRPr="00310286">
        <w:t>[37]</w:t>
      </w:r>
      <w:r w:rsidRPr="00310286">
        <w:tab/>
        <w:t>M. Antonini</w:t>
      </w:r>
      <w:r w:rsidRPr="00310286">
        <w:rPr>
          <w:i/>
        </w:rPr>
        <w:t xml:space="preserve">, </w:t>
      </w:r>
      <w:r w:rsidRPr="00310286">
        <w:t>An efficient bit allocation for compressing normal meshes with an error-driven quantization[M]: Elsevier Science Publishers B. V., 2005.</w:t>
      </w:r>
      <w:bookmarkEnd w:id="262"/>
    </w:p>
    <w:p w:rsidR="00310286" w:rsidRPr="00310286" w:rsidRDefault="00310286" w:rsidP="00310286">
      <w:pPr>
        <w:pStyle w:val="EndNoteBibliography"/>
        <w:ind w:left="720" w:firstLine="400"/>
      </w:pPr>
      <w:bookmarkStart w:id="263" w:name="_ENREF_38"/>
      <w:r w:rsidRPr="00310286">
        <w:t>[38]</w:t>
      </w:r>
      <w:r w:rsidRPr="00310286">
        <w:tab/>
        <w:t>J. Y. Sim, C. S. Kim, C. C. J. Kuo, S. U. Lee. Rate-distortion optimized compression and view-dependent transmission of 3-D normal meshes[J]. IEEE Transactions on Circuits &amp; Systems for Video Technology, 2005, 15(7), 854-868.</w:t>
      </w:r>
      <w:bookmarkEnd w:id="263"/>
    </w:p>
    <w:p w:rsidR="00310286" w:rsidRPr="00310286" w:rsidRDefault="00310286" w:rsidP="00310286">
      <w:pPr>
        <w:pStyle w:val="EndNoteBibliography"/>
        <w:ind w:left="720" w:firstLine="400"/>
      </w:pPr>
      <w:bookmarkStart w:id="264" w:name="_ENREF_39"/>
      <w:r w:rsidRPr="00310286">
        <w:t>[39]</w:t>
      </w:r>
      <w:r w:rsidRPr="00310286">
        <w:tab/>
        <w:t>L. Denis, S. M. Satti, A. Munteanu, J. Cornelis, P. Schelkens. Scalable Intraband and Composite Wavelet-Based Coding of Semiregular Meshes[J]. IEEE Transactions on Multimedia, 2010, 12(8), 773-789.</w:t>
      </w:r>
      <w:bookmarkEnd w:id="264"/>
    </w:p>
    <w:p w:rsidR="00310286" w:rsidRPr="00310286" w:rsidRDefault="00310286" w:rsidP="00310286">
      <w:pPr>
        <w:pStyle w:val="EndNoteBibliography"/>
        <w:ind w:left="720" w:firstLine="400"/>
      </w:pPr>
      <w:bookmarkStart w:id="265" w:name="_ENREF_40"/>
      <w:r w:rsidRPr="00310286">
        <w:t>[40]</w:t>
      </w:r>
      <w:r w:rsidRPr="00310286">
        <w:tab/>
        <w:t>M. Garland. Surface simplification using quadric error metrics[J]. Acm Siggraph Computer Graphics, 1997, 1997(209-216.</w:t>
      </w:r>
      <w:bookmarkEnd w:id="265"/>
    </w:p>
    <w:p w:rsidR="00310286" w:rsidRPr="00310286" w:rsidRDefault="00310286" w:rsidP="00310286">
      <w:pPr>
        <w:pStyle w:val="EndNoteBibliography"/>
        <w:ind w:left="720" w:firstLine="400"/>
      </w:pPr>
      <w:bookmarkStart w:id="266" w:name="_ENREF_41"/>
      <w:r w:rsidRPr="00310286">
        <w:t>[41]</w:t>
      </w:r>
      <w:r w:rsidRPr="00310286">
        <w:tab/>
        <w:t>F. Payan, C. Roudet, B. Sauvage</w:t>
      </w:r>
      <w:r w:rsidRPr="00310286">
        <w:rPr>
          <w:i/>
        </w:rPr>
        <w:t xml:space="preserve">, </w:t>
      </w:r>
      <w:r w:rsidRPr="00310286">
        <w:t>Semi-Regular Triangle Remeshing: A Comprehensive Study[M]: The Eurographs Association &amp; John Wiley &amp; Sons, Ltd., 2015.</w:t>
      </w:r>
      <w:bookmarkEnd w:id="266"/>
    </w:p>
    <w:p w:rsidR="00310286" w:rsidRPr="00310286" w:rsidRDefault="00310286" w:rsidP="00310286">
      <w:pPr>
        <w:pStyle w:val="EndNoteBibliography"/>
        <w:ind w:left="720" w:firstLine="400"/>
      </w:pPr>
      <w:bookmarkStart w:id="267" w:name="_ENREF_42"/>
      <w:r w:rsidRPr="00310286">
        <w:t>[42]</w:t>
      </w:r>
      <w:r w:rsidRPr="00310286">
        <w:tab/>
        <w:t>P. Alliez, M. Meyer, M. Desbrun. Interactive geometry remeshing[J]. Acm Transactions on Graphics, 2002, 21(3), 347-354.</w:t>
      </w:r>
      <w:bookmarkEnd w:id="267"/>
    </w:p>
    <w:p w:rsidR="00310286" w:rsidRPr="00310286" w:rsidRDefault="00310286" w:rsidP="00310286">
      <w:pPr>
        <w:pStyle w:val="EndNoteBibliography"/>
        <w:ind w:left="720" w:firstLine="400"/>
      </w:pPr>
      <w:bookmarkStart w:id="268" w:name="_ENREF_43"/>
      <w:r w:rsidRPr="00310286">
        <w:t>[43]</w:t>
      </w:r>
      <w:r w:rsidRPr="00310286">
        <w:tab/>
        <w:t>J. Schreiner, A. Asirvatham, E. Praun, H. Hoppe. Inter-surface mapping[J]. Acm Transactions on Graphics, 2004, 23(3), 870-877.</w:t>
      </w:r>
      <w:bookmarkEnd w:id="268"/>
    </w:p>
    <w:p w:rsidR="00310286" w:rsidRPr="00310286" w:rsidRDefault="00310286" w:rsidP="00310286">
      <w:pPr>
        <w:pStyle w:val="EndNoteBibliography"/>
        <w:ind w:left="720" w:firstLine="400"/>
      </w:pPr>
      <w:bookmarkStart w:id="269" w:name="_ENREF_44"/>
      <w:r w:rsidRPr="00310286">
        <w:t>[44]</w:t>
      </w:r>
      <w:r w:rsidRPr="00310286">
        <w:tab/>
        <w:t>M. S. Floater, H. Kai</w:t>
      </w:r>
      <w:r w:rsidRPr="00310286">
        <w:rPr>
          <w:i/>
        </w:rPr>
        <w:t xml:space="preserve">, </w:t>
      </w:r>
      <w:r w:rsidRPr="00310286">
        <w:t>Surface Parameterization: a Tutorial and Survey[M]: Springer Berlin Heidelberg, 2005.</w:t>
      </w:r>
      <w:bookmarkEnd w:id="269"/>
    </w:p>
    <w:p w:rsidR="00310286" w:rsidRPr="00310286" w:rsidRDefault="00310286" w:rsidP="00310286">
      <w:pPr>
        <w:pStyle w:val="EndNoteBibliography"/>
        <w:ind w:left="720" w:firstLine="400"/>
      </w:pPr>
      <w:bookmarkStart w:id="270" w:name="_ENREF_45"/>
      <w:r w:rsidRPr="00310286">
        <w:t>[45]</w:t>
      </w:r>
      <w:r w:rsidRPr="00310286">
        <w:tab/>
        <w:t xml:space="preserve">A. W. F. Lee. MAPS: multiresolution adaptive parameterization of surfaces[J]. </w:t>
      </w:r>
      <w:r w:rsidRPr="00310286">
        <w:lastRenderedPageBreak/>
        <w:t>ACM Computer Graphics (Proc. SIGGRAPH, 1998, 40(2), 189-218.</w:t>
      </w:r>
      <w:bookmarkEnd w:id="270"/>
    </w:p>
    <w:p w:rsidR="00310286" w:rsidRPr="00310286" w:rsidRDefault="00310286" w:rsidP="00310286">
      <w:pPr>
        <w:pStyle w:val="EndNoteBibliography"/>
        <w:ind w:left="720" w:firstLine="400"/>
      </w:pPr>
      <w:bookmarkStart w:id="271" w:name="_ENREF_46"/>
      <w:r w:rsidRPr="00310286">
        <w:t>[46]</w:t>
      </w:r>
      <w:r w:rsidRPr="00310286">
        <w:tab/>
        <w:t>M. Lounsbery, T. D. Derose, J. Warren. Multiresolution Analysis for Surfaces of Arbitrary Topological Type[J]. Acm Transactions on Graphics, 1993, 16(1), 3--4.</w:t>
      </w:r>
      <w:bookmarkEnd w:id="271"/>
    </w:p>
    <w:p w:rsidR="00310286" w:rsidRPr="00310286" w:rsidRDefault="00310286" w:rsidP="00310286">
      <w:pPr>
        <w:pStyle w:val="EndNoteBibliography"/>
        <w:ind w:left="720" w:firstLine="400"/>
      </w:pPr>
      <w:bookmarkStart w:id="272" w:name="_ENREF_47"/>
      <w:r w:rsidRPr="00310286">
        <w:t>[47]</w:t>
      </w:r>
      <w:r w:rsidRPr="00310286">
        <w:tab/>
        <w:t>M. Eck. Multiresolution analysis of arbitrary meshes[C]. 1995, 173-182.</w:t>
      </w:r>
      <w:bookmarkEnd w:id="272"/>
    </w:p>
    <w:p w:rsidR="00310286" w:rsidRPr="00310286" w:rsidRDefault="00310286" w:rsidP="00310286">
      <w:pPr>
        <w:pStyle w:val="EndNoteBibliography"/>
        <w:ind w:left="720" w:firstLine="400"/>
        <w:rPr>
          <w:rFonts w:hint="eastAsia"/>
        </w:rPr>
      </w:pPr>
      <w:bookmarkStart w:id="273" w:name="_ENREF_48"/>
      <w:r w:rsidRPr="00310286">
        <w:rPr>
          <w:rFonts w:hint="eastAsia"/>
        </w:rPr>
        <w:t>[48]</w:t>
      </w:r>
      <w:r w:rsidRPr="00310286">
        <w:rPr>
          <w:rFonts w:hint="eastAsia"/>
        </w:rPr>
        <w:tab/>
        <w:t xml:space="preserve">P. Gioia. Reducing the number of wavelet coefficients by geometric partitioning </w:t>
      </w:r>
      <w:r w:rsidRPr="00310286">
        <w:rPr>
          <w:rFonts w:hint="eastAsia"/>
        </w:rPr>
        <w:t>☆</w:t>
      </w:r>
      <w:r w:rsidRPr="00310286">
        <w:rPr>
          <w:rFonts w:hint="eastAsia"/>
        </w:rPr>
        <w:t>[J]. Computational Geometry, 1999, 14(1</w:t>
      </w:r>
      <w:r w:rsidRPr="00310286">
        <w:rPr>
          <w:rFonts w:hint="eastAsia"/>
        </w:rPr>
        <w:t>–</w:t>
      </w:r>
      <w:r w:rsidRPr="00310286">
        <w:rPr>
          <w:rFonts w:hint="eastAsia"/>
        </w:rPr>
        <w:t>3), 25-48.</w:t>
      </w:r>
      <w:bookmarkEnd w:id="273"/>
    </w:p>
    <w:p w:rsidR="00310286" w:rsidRPr="00310286" w:rsidRDefault="00310286" w:rsidP="00310286">
      <w:pPr>
        <w:pStyle w:val="EndNoteBibliography"/>
        <w:ind w:left="720" w:firstLine="400"/>
      </w:pPr>
      <w:bookmarkStart w:id="274" w:name="_ENREF_49"/>
      <w:r w:rsidRPr="00310286">
        <w:t>[49]</w:t>
      </w:r>
      <w:r w:rsidRPr="00310286">
        <w:tab/>
        <w:t>I. Guskov, W. Sweldens. Normal meshes[C]. Conference on Computer Graphics and Interactive Techniques, 2000, 95-102.</w:t>
      </w:r>
      <w:bookmarkEnd w:id="274"/>
    </w:p>
    <w:p w:rsidR="00310286" w:rsidRPr="00310286" w:rsidRDefault="00310286" w:rsidP="00310286">
      <w:pPr>
        <w:pStyle w:val="EndNoteBibliography"/>
        <w:ind w:left="720" w:firstLine="400"/>
      </w:pPr>
      <w:bookmarkStart w:id="275" w:name="_ENREF_50"/>
      <w:r w:rsidRPr="00310286">
        <w:t>[50]</w:t>
      </w:r>
      <w:r w:rsidRPr="00310286">
        <w:tab/>
        <w:t>A. Lee, H. Moreton, H. Hoppe. Displaced subdivision surfaces[C]. Conference on Computer Graphics and Interactive Techniques, 2000, 85-94.</w:t>
      </w:r>
      <w:bookmarkEnd w:id="275"/>
    </w:p>
    <w:p w:rsidR="00310286" w:rsidRPr="00310286" w:rsidRDefault="00310286" w:rsidP="00310286">
      <w:pPr>
        <w:pStyle w:val="EndNoteBibliography"/>
        <w:ind w:left="720" w:firstLine="400"/>
      </w:pPr>
      <w:bookmarkStart w:id="276" w:name="_ENREF_51"/>
      <w:r w:rsidRPr="00310286">
        <w:t>[51]</w:t>
      </w:r>
      <w:r w:rsidRPr="00310286">
        <w:tab/>
        <w:t>K. Hormann, U. Labsik, G. Greiner. Remeshing triangulated surfaces with optimal parameterizations[J]. Computer-Aided Design, 2001, 33(11), 779-788.</w:t>
      </w:r>
      <w:bookmarkEnd w:id="276"/>
    </w:p>
    <w:p w:rsidR="00310286" w:rsidRPr="00310286" w:rsidRDefault="00310286" w:rsidP="00310286">
      <w:pPr>
        <w:pStyle w:val="EndNoteBibliography"/>
        <w:ind w:left="720" w:firstLine="400"/>
      </w:pPr>
      <w:bookmarkStart w:id="277" w:name="_ENREF_52"/>
      <w:r w:rsidRPr="00310286">
        <w:t>[52]</w:t>
      </w:r>
      <w:r w:rsidRPr="00310286">
        <w:tab/>
        <w:t>A. Khodakovsky, N. Litke, P. Schröder. Globally Smooth Parameterizations with Low Distortion[J]. Acm Transactions on Graphics, 2003, 22(3), 350-357.</w:t>
      </w:r>
      <w:bookmarkEnd w:id="277"/>
    </w:p>
    <w:p w:rsidR="00310286" w:rsidRPr="00310286" w:rsidRDefault="00310286" w:rsidP="00310286">
      <w:pPr>
        <w:pStyle w:val="EndNoteBibliography"/>
        <w:ind w:left="720" w:firstLine="400"/>
      </w:pPr>
      <w:bookmarkStart w:id="278" w:name="_ENREF_53"/>
      <w:r w:rsidRPr="00310286">
        <w:t>[53]</w:t>
      </w:r>
      <w:r w:rsidRPr="00310286">
        <w:tab/>
        <w:t>I. Friedel, P. Der, A. Khodakovsky. Variational normal meshes[J]. Acm Transactions on Graphics, 2004, 23(4), 1061-1073.</w:t>
      </w:r>
      <w:bookmarkEnd w:id="278"/>
    </w:p>
    <w:p w:rsidR="00310286" w:rsidRPr="00310286" w:rsidRDefault="00310286" w:rsidP="00310286">
      <w:pPr>
        <w:pStyle w:val="EndNoteBibliography"/>
        <w:ind w:left="720" w:firstLine="400"/>
      </w:pPr>
      <w:bookmarkStart w:id="279" w:name="_ENREF_54"/>
      <w:r w:rsidRPr="00310286">
        <w:t>[54]</w:t>
      </w:r>
      <w:r w:rsidRPr="00310286">
        <w:tab/>
        <w:t>I. Guskov. Manifold-based approach to semi-regular remeshing[J]. Graphical Models, 2007, 69(1), 1-18.</w:t>
      </w:r>
      <w:bookmarkEnd w:id="279"/>
    </w:p>
    <w:p w:rsidR="00310286" w:rsidRPr="00310286" w:rsidRDefault="00310286" w:rsidP="00310286">
      <w:pPr>
        <w:pStyle w:val="EndNoteBibliography"/>
        <w:ind w:left="720" w:firstLine="400"/>
      </w:pPr>
      <w:bookmarkStart w:id="280" w:name="_ENREF_55"/>
      <w:r w:rsidRPr="00310286">
        <w:t>[55]</w:t>
      </w:r>
      <w:r w:rsidRPr="00310286">
        <w:tab/>
        <w:t>L. Denis, A. Munteanu, P. Schelkens. Semi-regular remeshing with reduced remeshing error[C]. IEEE International Conference on Image Processing, 2010, 365-368.</w:t>
      </w:r>
      <w:bookmarkEnd w:id="280"/>
    </w:p>
    <w:p w:rsidR="00310286" w:rsidRPr="00310286" w:rsidRDefault="00310286" w:rsidP="00310286">
      <w:pPr>
        <w:pStyle w:val="EndNoteBibliography"/>
        <w:ind w:left="720" w:firstLine="400"/>
      </w:pPr>
      <w:bookmarkStart w:id="281" w:name="_ENREF_56"/>
      <w:r w:rsidRPr="00310286">
        <w:t>[56]</w:t>
      </w:r>
      <w:r w:rsidRPr="00310286">
        <w:tab/>
        <w:t>A. Kammoun, F. Payan, M. Antonini. Adaptive semi-regular remeshing: A Voronoi-based approach[C]. IEEE International Workshop on Multimedia Signal Processing, 2010, 350-355.</w:t>
      </w:r>
      <w:bookmarkEnd w:id="281"/>
    </w:p>
    <w:p w:rsidR="00310286" w:rsidRPr="00310286" w:rsidRDefault="00310286" w:rsidP="00310286">
      <w:pPr>
        <w:pStyle w:val="EndNoteBibliography"/>
        <w:ind w:left="720" w:firstLine="400"/>
      </w:pPr>
      <w:bookmarkStart w:id="282" w:name="_ENREF_57"/>
      <w:r w:rsidRPr="00310286">
        <w:t>[57]</w:t>
      </w:r>
      <w:r w:rsidRPr="00310286">
        <w:tab/>
        <w:t>C. H. Chiang, B. S. Jong, T. W. Lin. A robust feature-preserving semi-regular remeshing method for triangular meshes[J]. Visual Computer, 2011, 27(9), 811-825.</w:t>
      </w:r>
      <w:bookmarkEnd w:id="282"/>
    </w:p>
    <w:p w:rsidR="00310286" w:rsidRPr="00310286" w:rsidRDefault="00310286" w:rsidP="00310286">
      <w:pPr>
        <w:pStyle w:val="EndNoteBibliography"/>
        <w:ind w:left="720" w:firstLine="400"/>
      </w:pPr>
      <w:bookmarkStart w:id="283" w:name="_ENREF_58"/>
      <w:r w:rsidRPr="00310286">
        <w:t>[58]</w:t>
      </w:r>
      <w:r w:rsidRPr="00310286">
        <w:tab/>
        <w:t>W. J. Schroeder, J. A. Zarge, W. E. Lorensen. Decimation of triangle meshes[J]. Acm Siggraph Computer Graphics, 1992, 26(2), 65-70.</w:t>
      </w:r>
      <w:bookmarkEnd w:id="283"/>
    </w:p>
    <w:p w:rsidR="00310286" w:rsidRPr="00310286" w:rsidRDefault="00310286" w:rsidP="00310286">
      <w:pPr>
        <w:pStyle w:val="EndNoteBibliography"/>
        <w:ind w:left="720" w:firstLine="400"/>
      </w:pPr>
      <w:bookmarkStart w:id="284" w:name="_ENREF_59"/>
      <w:r w:rsidRPr="00310286">
        <w:t>[59]</w:t>
      </w:r>
      <w:r w:rsidRPr="00310286">
        <w:tab/>
        <w:t>J. Rossignac, P. Borrel</w:t>
      </w:r>
      <w:r w:rsidRPr="00310286">
        <w:rPr>
          <w:i/>
        </w:rPr>
        <w:t xml:space="preserve">, </w:t>
      </w:r>
      <w:r w:rsidRPr="00310286">
        <w:t>Multi-resolution 3D approximations for rendering complex scenes[M]: Springer Berlin Heidelberg, 1993.</w:t>
      </w:r>
      <w:bookmarkEnd w:id="284"/>
    </w:p>
    <w:p w:rsidR="00310286" w:rsidRPr="00310286" w:rsidRDefault="00310286" w:rsidP="00310286">
      <w:pPr>
        <w:pStyle w:val="EndNoteBibliography"/>
        <w:ind w:left="720" w:firstLine="400"/>
      </w:pPr>
      <w:bookmarkStart w:id="285" w:name="_ENREF_60"/>
      <w:r w:rsidRPr="00310286">
        <w:t>[60]</w:t>
      </w:r>
      <w:r w:rsidRPr="00310286">
        <w:tab/>
        <w:t>P. Lindstrom. Out-of-core simplification of large polygonal models[C]. ACM SIGGRAPH, 2000, 259-262.</w:t>
      </w:r>
      <w:bookmarkEnd w:id="285"/>
    </w:p>
    <w:p w:rsidR="00310286" w:rsidRPr="00310286" w:rsidRDefault="00310286" w:rsidP="00310286">
      <w:pPr>
        <w:pStyle w:val="EndNoteBibliography"/>
        <w:ind w:left="720" w:firstLine="400"/>
      </w:pPr>
      <w:bookmarkStart w:id="286" w:name="_ENREF_61"/>
      <w:r w:rsidRPr="00310286">
        <w:t>[61]</w:t>
      </w:r>
      <w:r w:rsidRPr="00310286">
        <w:tab/>
        <w:t>S. Schaefer, J. Warren. Adaptive Vertex Clustering Using Octrees[C]. SIAM Geometric Design and Computing, 2003, 491-500.</w:t>
      </w:r>
      <w:bookmarkEnd w:id="286"/>
    </w:p>
    <w:p w:rsidR="00310286" w:rsidRPr="00310286" w:rsidRDefault="00310286" w:rsidP="00310286">
      <w:pPr>
        <w:pStyle w:val="EndNoteBibliography"/>
        <w:ind w:left="720" w:firstLine="400"/>
      </w:pPr>
      <w:bookmarkStart w:id="287" w:name="_ENREF_62"/>
      <w:r w:rsidRPr="00310286">
        <w:t>[62]</w:t>
      </w:r>
      <w:r w:rsidRPr="00310286">
        <w:tab/>
        <w:t xml:space="preserve">A. Gueziec. Surface simplification with variable tolerance[J]. Proc.int.symp.on Medical Robotics &amp; Computer Assisted Surgery, 1995, </w:t>
      </w:r>
      <w:bookmarkEnd w:id="287"/>
    </w:p>
    <w:p w:rsidR="00310286" w:rsidRPr="00310286" w:rsidRDefault="00310286" w:rsidP="00310286">
      <w:pPr>
        <w:pStyle w:val="EndNoteBibliography"/>
        <w:ind w:left="720" w:firstLine="400"/>
      </w:pPr>
      <w:bookmarkStart w:id="288" w:name="_ENREF_63"/>
      <w:r w:rsidRPr="00310286">
        <w:t>[63]</w:t>
      </w:r>
      <w:r w:rsidRPr="00310286">
        <w:tab/>
        <w:t>D. Cabiddu, M. Attene. Large mesh simplification for distributed environments[J]. Computers &amp; Graphics, 2015, 51(81-89.</w:t>
      </w:r>
      <w:bookmarkEnd w:id="288"/>
    </w:p>
    <w:p w:rsidR="00310286" w:rsidRPr="00310286" w:rsidRDefault="00310286" w:rsidP="00310286">
      <w:pPr>
        <w:pStyle w:val="EndNoteBibliography"/>
        <w:ind w:left="720" w:firstLine="400"/>
      </w:pPr>
      <w:bookmarkStart w:id="289" w:name="_ENREF_64"/>
      <w:r w:rsidRPr="00310286">
        <w:t>[64]</w:t>
      </w:r>
      <w:r w:rsidRPr="00310286">
        <w:tab/>
        <w:t>H. Xiong, X. Jiang, Y. Zhang, J. Shi. Parallel simplification of large meshes on PC clusters[C]. Eurographics Conference on Parallel Graphics and Visualization, 2008, 33-40.</w:t>
      </w:r>
      <w:bookmarkEnd w:id="289"/>
    </w:p>
    <w:p w:rsidR="00310286" w:rsidRPr="00310286" w:rsidRDefault="00310286" w:rsidP="00310286">
      <w:pPr>
        <w:pStyle w:val="EndNoteBibliography"/>
        <w:ind w:left="720" w:firstLine="400"/>
      </w:pPr>
      <w:bookmarkStart w:id="290" w:name="_ENREF_65"/>
      <w:r w:rsidRPr="00310286">
        <w:t>[65]</w:t>
      </w:r>
      <w:r w:rsidRPr="00310286">
        <w:tab/>
        <w:t>N. Tatarchuk, N. Tatarchuk. Real-time mesh simplification using the GPU[C]. Symposium on Interactive 3d Graphics and Games, 2007, 161-166.</w:t>
      </w:r>
      <w:bookmarkEnd w:id="290"/>
    </w:p>
    <w:p w:rsidR="00310286" w:rsidRPr="00310286" w:rsidRDefault="00310286" w:rsidP="00310286">
      <w:pPr>
        <w:pStyle w:val="EndNoteBibliography"/>
        <w:ind w:left="720" w:firstLine="400"/>
      </w:pPr>
      <w:bookmarkStart w:id="291" w:name="_ENREF_66"/>
      <w:r w:rsidRPr="00310286">
        <w:t>[66]</w:t>
      </w:r>
      <w:r w:rsidRPr="00310286">
        <w:tab/>
        <w:t>S. M. Shontz, D. M. Nistor</w:t>
      </w:r>
      <w:r w:rsidRPr="00310286">
        <w:rPr>
          <w:i/>
        </w:rPr>
        <w:t xml:space="preserve">, </w:t>
      </w:r>
      <w:r w:rsidRPr="00310286">
        <w:t>CPU-GPU Algorithms for Triangular Surface Mesh Simplification[M]: Springer Berlin Heidelberg, 2013.</w:t>
      </w:r>
      <w:bookmarkEnd w:id="291"/>
    </w:p>
    <w:p w:rsidR="00310286" w:rsidRPr="00310286" w:rsidRDefault="00310286" w:rsidP="00310286">
      <w:pPr>
        <w:pStyle w:val="EndNoteBibliography"/>
        <w:ind w:left="720" w:firstLine="400"/>
      </w:pPr>
      <w:bookmarkStart w:id="292" w:name="_ENREF_67"/>
      <w:r w:rsidRPr="00310286">
        <w:t>[67]</w:t>
      </w:r>
      <w:r w:rsidRPr="00310286">
        <w:tab/>
        <w:t>A. Papageorgiou, N. Platis. Triangular mesh simplification on the GPU[J]. Visual Computer, 2015, 31(2), 235-244.</w:t>
      </w:r>
      <w:bookmarkEnd w:id="292"/>
    </w:p>
    <w:p w:rsidR="00310286" w:rsidRPr="00310286" w:rsidRDefault="00310286" w:rsidP="00310286">
      <w:pPr>
        <w:pStyle w:val="EndNoteBibliography"/>
        <w:ind w:left="720" w:firstLine="400"/>
      </w:pPr>
      <w:bookmarkStart w:id="293" w:name="_ENREF_68"/>
      <w:r w:rsidRPr="00310286">
        <w:t>[68]</w:t>
      </w:r>
      <w:r w:rsidRPr="00310286">
        <w:tab/>
        <w:t>F. Cellier, P. M. Gandoin, S. Akkouche. Simplification and streaming of GIS terrain for web clients[C]. International Conference on 3d Web Technology, 2012, 73-81.</w:t>
      </w:r>
      <w:bookmarkEnd w:id="293"/>
    </w:p>
    <w:p w:rsidR="00310286" w:rsidRPr="00310286" w:rsidRDefault="00310286" w:rsidP="00310286">
      <w:pPr>
        <w:pStyle w:val="EndNoteBibliography"/>
        <w:ind w:left="720" w:firstLine="400"/>
      </w:pPr>
      <w:bookmarkStart w:id="294" w:name="_ENREF_69"/>
      <w:r w:rsidRPr="00310286">
        <w:t>[69]</w:t>
      </w:r>
      <w:r w:rsidRPr="00310286">
        <w:tab/>
        <w:t xml:space="preserve">M. Botsch, S. Steinberg, S. Bischoff, L. Kobbelt, R. Aachen. OpenMesh: A generic and efficient polygon mesh data structure[J]. Opensg Symposium, 2002, </w:t>
      </w:r>
      <w:bookmarkEnd w:id="294"/>
    </w:p>
    <w:p w:rsidR="00310286" w:rsidRPr="00310286" w:rsidRDefault="00310286" w:rsidP="00310286">
      <w:pPr>
        <w:pStyle w:val="EndNoteBibliography"/>
        <w:ind w:left="720" w:firstLine="400"/>
      </w:pPr>
      <w:bookmarkStart w:id="295" w:name="_ENREF_70"/>
      <w:r w:rsidRPr="00310286">
        <w:t>[70]</w:t>
      </w:r>
      <w:r w:rsidRPr="00310286">
        <w:tab/>
        <w:t xml:space="preserve">T. Duchamp, A. Certain, A. Derose. Hierarchical Computation Of Pl Harmonic Embeddings[J]. Siam Journal on Matrix Analysis &amp; Applications, 1997, </w:t>
      </w:r>
      <w:bookmarkEnd w:id="295"/>
    </w:p>
    <w:p w:rsidR="00310286" w:rsidRPr="00310286" w:rsidRDefault="00310286" w:rsidP="00310286">
      <w:pPr>
        <w:pStyle w:val="EndNoteBibliography"/>
        <w:ind w:left="720" w:firstLine="400"/>
      </w:pPr>
      <w:bookmarkStart w:id="296" w:name="_ENREF_71"/>
      <w:r w:rsidRPr="00310286">
        <w:t>[71]</w:t>
      </w:r>
      <w:r w:rsidRPr="00310286">
        <w:tab/>
        <w:t xml:space="preserve">P. J. C. Brown, C. T. Faigle. A robust efficient algorithm for point location in </w:t>
      </w:r>
      <w:r w:rsidRPr="00310286">
        <w:lastRenderedPageBreak/>
        <w:t xml:space="preserve">triangulations[J]. University of Cambridge Computer Laboratory, 1997, </w:t>
      </w:r>
      <w:bookmarkEnd w:id="296"/>
    </w:p>
    <w:p w:rsidR="00310286" w:rsidRPr="00310286" w:rsidRDefault="00310286" w:rsidP="00310286">
      <w:pPr>
        <w:pStyle w:val="EndNoteBibliography"/>
        <w:ind w:left="720" w:firstLine="400"/>
      </w:pPr>
      <w:bookmarkStart w:id="297" w:name="_ENREF_72"/>
      <w:r w:rsidRPr="00310286">
        <w:t>[72]</w:t>
      </w:r>
      <w:r w:rsidRPr="00310286">
        <w:tab/>
        <w:t xml:space="preserve">M. Garl, P. S. Heckbert. Fast Polygonal Approximation of Terrains and Height Fields[J]. Submitted for Publication, 1997, </w:t>
      </w:r>
      <w:bookmarkEnd w:id="297"/>
    </w:p>
    <w:p w:rsidR="00310286" w:rsidRPr="00310286" w:rsidRDefault="00310286" w:rsidP="00310286">
      <w:pPr>
        <w:pStyle w:val="EndNoteBibliography"/>
        <w:ind w:left="720" w:firstLine="400"/>
      </w:pPr>
      <w:bookmarkStart w:id="298" w:name="_ENREF_73"/>
      <w:r w:rsidRPr="00310286">
        <w:t>[73]</w:t>
      </w:r>
      <w:r w:rsidRPr="00310286">
        <w:tab/>
        <w:t>L. J. Guibas, J. Stolfi. Primitives for the manipulation of general subdivisions and the computation of Voronoi diagrams[C]. ACM Symposium on Theory of Computing, 25-27 April, 1983, Boston, Massachusetts, Usa, 1983, 221-234.</w:t>
      </w:r>
      <w:bookmarkEnd w:id="29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8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38D" w:rsidRDefault="00A3538D" w:rsidP="006E17A7">
      <w:pPr>
        <w:ind w:firstLine="480"/>
      </w:pPr>
      <w:r>
        <w:separator/>
      </w:r>
    </w:p>
    <w:p w:rsidR="00A3538D" w:rsidRDefault="00A3538D" w:rsidP="006E17A7">
      <w:pPr>
        <w:ind w:firstLine="480"/>
      </w:pPr>
    </w:p>
  </w:endnote>
  <w:endnote w:type="continuationSeparator" w:id="0">
    <w:p w:rsidR="00A3538D" w:rsidRDefault="00A3538D" w:rsidP="006E17A7">
      <w:pPr>
        <w:ind w:firstLine="480"/>
      </w:pPr>
      <w:r>
        <w:continuationSeparator/>
      </w:r>
    </w:p>
    <w:p w:rsidR="00A3538D" w:rsidRDefault="00A3538D" w:rsidP="006E17A7">
      <w:pPr>
        <w:ind w:firstLine="480"/>
      </w:pPr>
    </w:p>
  </w:endnote>
  <w:endnote w:type="continuationNotice" w:id="1">
    <w:p w:rsidR="00A3538D" w:rsidRDefault="00A3538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310286" w:rsidRDefault="00310286" w:rsidP="006E17A7">
        <w:pPr>
          <w:pStyle w:val="aa"/>
          <w:ind w:firstLine="360"/>
          <w:jc w:val="center"/>
        </w:pPr>
        <w:r>
          <w:fldChar w:fldCharType="begin"/>
        </w:r>
        <w:r>
          <w:instrText xml:space="preserve"> PAGE   \* MERGEFORMAT </w:instrText>
        </w:r>
        <w:r>
          <w:fldChar w:fldCharType="separate"/>
        </w:r>
        <w:r w:rsidR="006E24B1">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310286" w:rsidRDefault="00310286" w:rsidP="006B5977">
        <w:pPr>
          <w:pStyle w:val="aa"/>
          <w:ind w:firstLineChars="0" w:firstLine="0"/>
          <w:jc w:val="center"/>
        </w:pPr>
        <w:r>
          <w:fldChar w:fldCharType="begin"/>
        </w:r>
        <w:r>
          <w:instrText xml:space="preserve"> PAGE   \* MERGEFORMAT </w:instrText>
        </w:r>
        <w:r>
          <w:fldChar w:fldCharType="separate"/>
        </w:r>
        <w:r w:rsidR="00554234" w:rsidRPr="00554234">
          <w:rPr>
            <w:noProof/>
            <w:lang w:val="zh-CN"/>
          </w:rPr>
          <w:t>2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38D" w:rsidRDefault="00A3538D" w:rsidP="006E17A7">
      <w:pPr>
        <w:ind w:firstLine="480"/>
      </w:pPr>
      <w:r>
        <w:separator/>
      </w:r>
    </w:p>
    <w:p w:rsidR="00A3538D" w:rsidRDefault="00A3538D" w:rsidP="006E17A7">
      <w:pPr>
        <w:ind w:firstLine="480"/>
      </w:pPr>
    </w:p>
  </w:footnote>
  <w:footnote w:type="continuationSeparator" w:id="0">
    <w:p w:rsidR="00A3538D" w:rsidRDefault="00A3538D" w:rsidP="006E17A7">
      <w:pPr>
        <w:ind w:firstLine="480"/>
      </w:pPr>
      <w:r>
        <w:continuationSeparator/>
      </w:r>
    </w:p>
    <w:p w:rsidR="00A3538D" w:rsidRDefault="00A3538D" w:rsidP="006E17A7">
      <w:pPr>
        <w:ind w:firstLine="480"/>
      </w:pPr>
    </w:p>
  </w:footnote>
  <w:footnote w:type="continuationNotice" w:id="1">
    <w:p w:rsidR="00A3538D" w:rsidRDefault="00A3538D">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Pr="0088595B" w:rsidRDefault="00310286"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Pr="0088595B" w:rsidRDefault="00310286"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286" w:rsidRDefault="00310286"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 w:numId="32">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642"/>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799"/>
    <w:rsid w:val="00140A7D"/>
    <w:rsid w:val="00140E8B"/>
    <w:rsid w:val="00141516"/>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4C81"/>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38D"/>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62D"/>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9D"/>
    <w:rsid w:val="00D4677A"/>
    <w:rsid w:val="00D46E2D"/>
    <w:rsid w:val="00D46F34"/>
    <w:rsid w:val="00D471FB"/>
    <w:rsid w:val="00D47464"/>
    <w:rsid w:val="00D47AC3"/>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image" Target="media/image4.png"/><Relationship Id="rId47" Type="http://schemas.openxmlformats.org/officeDocument/2006/relationships/image" Target="media/image8.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theme" Target="theme/theme1.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eader" Target="header7.xml"/><Relationship Id="rId53" Type="http://schemas.openxmlformats.org/officeDocument/2006/relationships/image" Target="media/image14.png"/><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hyperlink" Target="http://www.blender.org" TargetMode="External"/><Relationship Id="rId5" Type="http://schemas.openxmlformats.org/officeDocument/2006/relationships/webSettings" Target="webSettings.xml"/><Relationship Id="rId61" Type="http://schemas.openxmlformats.org/officeDocument/2006/relationships/image" Target="media/image21.png"/><Relationship Id="rId82"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43" Type="http://schemas.openxmlformats.org/officeDocument/2006/relationships/image" Target="media/image5.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hyperlink" Target="http://ccwu.me/vsfm/" TargetMode="External"/><Relationship Id="rId8" Type="http://schemas.openxmlformats.org/officeDocument/2006/relationships/image" Target="media/image1.jpeg"/><Relationship Id="rId51" Type="http://schemas.openxmlformats.org/officeDocument/2006/relationships/image" Target="media/image12.png"/><Relationship Id="rId72" Type="http://schemas.openxmlformats.org/officeDocument/2006/relationships/image" Target="media/image32.png"/><Relationship Id="rId80" Type="http://schemas.openxmlformats.org/officeDocument/2006/relationships/hyperlink" Target="http://en.wikipedia.org/wiki/Involute/"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yperlink" Target="file:///E:\&#27605;&#19994;\PHD_thesis\&#21338;&#22763;&#35770;&#25991;.docx" TargetMode="External"/><Relationship Id="rId38" Type="http://schemas.openxmlformats.org/officeDocument/2006/relationships/header" Target="header8.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hyperlink" Target="file:///E:\&#27605;&#19994;\PHD_thesis\&#21338;&#22763;&#35770;&#25991;.docx" TargetMode="External"/><Relationship Id="rId41" Type="http://schemas.openxmlformats.org/officeDocument/2006/relationships/footer" Target="footer5.xml"/><Relationship Id="rId54" Type="http://schemas.openxmlformats.org/officeDocument/2006/relationships/image" Target="media/image15.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image" Target="media/image10.png"/><Relationship Id="rId57" Type="http://schemas.openxmlformats.org/officeDocument/2006/relationships/header" Target="header10.xm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52" Type="http://schemas.openxmlformats.org/officeDocument/2006/relationships/image" Target="media/image13.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hyperlink" Target="http://www.autodesk.com/products/maya/overview" TargetMode="External"/><Relationship Id="rId8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3.png"/><Relationship Id="rId34" Type="http://schemas.openxmlformats.org/officeDocument/2006/relationships/hyperlink" Target="file:///E:\&#27605;&#19994;\PHD_thesis\&#21338;&#22763;&#35770;&#25991;.docx" TargetMode="Externa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eader" Target="header9.xml"/><Relationship Id="rId45" Type="http://schemas.openxmlformats.org/officeDocument/2006/relationships/image" Target="media/image6.png"/><Relationship Id="rId66"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EBD"/>
    <w:rsid w:val="008E1B16"/>
    <w:rsid w:val="00F13E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E1B1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C74BF-5C73-413E-A554-D68336D0F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TotalTime>
  <Pages>54</Pages>
  <Words>15481</Words>
  <Characters>88245</Characters>
  <Application>Microsoft Office Word</Application>
  <DocSecurity>0</DocSecurity>
  <Lines>735</Lines>
  <Paragraphs>207</Paragraphs>
  <ScaleCrop>false</ScaleCrop>
  <Company>gs</Company>
  <LinksUpToDate>false</LinksUpToDate>
  <CharactersWithSpaces>10351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33</cp:revision>
  <cp:lastPrinted>2017-03-16T13:49:00Z</cp:lastPrinted>
  <dcterms:created xsi:type="dcterms:W3CDTF">2018-02-16T15:57:00Z</dcterms:created>
  <dcterms:modified xsi:type="dcterms:W3CDTF">2018-02-22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